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6CFCDE4" w14:textId="7FF831FB" w:rsidR="00E21E30" w:rsidRDefault="00E21E30" w:rsidP="00E21E30">
      <w:pPr>
        <w:rPr>
          <w:b/>
          <w:sz w:val="28"/>
          <w:szCs w:val="28"/>
        </w:rPr>
      </w:pPr>
      <w:bookmarkStart w:id="0" w:name="_GoBack"/>
      <w:r w:rsidRPr="00A70C1F">
        <w:rPr>
          <w:b/>
          <w:sz w:val="28"/>
          <w:szCs w:val="28"/>
        </w:rPr>
        <w:t>How do we get adults and older adults to do more physical activity and is it worth it?</w:t>
      </w:r>
    </w:p>
    <w:bookmarkEnd w:id="0"/>
    <w:p w14:paraId="66AD927E" w14:textId="77777777" w:rsidR="00E21E30" w:rsidRDefault="00E21E30">
      <w:pPr>
        <w:spacing w:after="160" w:line="259" w:lineRule="auto"/>
        <w:rPr>
          <w:b/>
          <w:sz w:val="28"/>
          <w:szCs w:val="28"/>
        </w:rPr>
      </w:pPr>
    </w:p>
    <w:p w14:paraId="27C13C21" w14:textId="3020DE2A" w:rsidR="00E21E30" w:rsidRPr="00E21E30" w:rsidRDefault="00E21E30">
      <w:pPr>
        <w:spacing w:after="160" w:line="259" w:lineRule="auto"/>
        <w:rPr>
          <w:vertAlign w:val="superscript"/>
        </w:rPr>
      </w:pPr>
      <w:r w:rsidRPr="00E21E30">
        <w:t>Professor Tess Harris</w:t>
      </w:r>
      <w:r w:rsidRPr="00E21E30">
        <w:rPr>
          <w:vertAlign w:val="superscript"/>
        </w:rPr>
        <w:t>1</w:t>
      </w:r>
      <w:r w:rsidRPr="00E21E30">
        <w:t>, Dr Umar Chaudhry</w:t>
      </w:r>
      <w:r w:rsidRPr="00E21E30">
        <w:rPr>
          <w:vertAlign w:val="superscript"/>
        </w:rPr>
        <w:t>1</w:t>
      </w:r>
      <w:r w:rsidRPr="00E21E30">
        <w:t>, Ms Charlotte Wahlich</w:t>
      </w:r>
      <w:r w:rsidRPr="00E21E30">
        <w:rPr>
          <w:vertAlign w:val="superscript"/>
        </w:rPr>
        <w:t>1</w:t>
      </w:r>
    </w:p>
    <w:p w14:paraId="36A18A85" w14:textId="77777777" w:rsidR="00E21E30" w:rsidRPr="00E21E30" w:rsidRDefault="00E21E30">
      <w:pPr>
        <w:spacing w:after="160" w:line="259" w:lineRule="auto"/>
        <w:rPr>
          <w:vertAlign w:val="superscript"/>
        </w:rPr>
      </w:pPr>
    </w:p>
    <w:p w14:paraId="6E52DDE8" w14:textId="77777777" w:rsidR="00E21E30" w:rsidRPr="00E21E30" w:rsidRDefault="00E21E30">
      <w:pPr>
        <w:spacing w:after="160" w:line="259" w:lineRule="auto"/>
      </w:pPr>
      <w:r w:rsidRPr="00E21E30">
        <w:t xml:space="preserve">Population Health Research Institute, </w:t>
      </w:r>
    </w:p>
    <w:p w14:paraId="06ABAF33" w14:textId="77777777" w:rsidR="00E21E30" w:rsidRPr="00E21E30" w:rsidRDefault="00E21E30">
      <w:pPr>
        <w:spacing w:after="160" w:line="259" w:lineRule="auto"/>
      </w:pPr>
      <w:r w:rsidRPr="00E21E30">
        <w:t xml:space="preserve">St George’s University of London, </w:t>
      </w:r>
    </w:p>
    <w:p w14:paraId="35F15160" w14:textId="77777777" w:rsidR="00E21E30" w:rsidRPr="00E21E30" w:rsidRDefault="00E21E30">
      <w:pPr>
        <w:spacing w:after="160" w:line="259" w:lineRule="auto"/>
      </w:pPr>
      <w:r w:rsidRPr="00E21E30">
        <w:t xml:space="preserve">Cranmer Terrace, Tooting, </w:t>
      </w:r>
    </w:p>
    <w:p w14:paraId="3FB97691" w14:textId="77777777" w:rsidR="00E21E30" w:rsidRPr="00E21E30" w:rsidRDefault="00E21E30">
      <w:pPr>
        <w:spacing w:after="160" w:line="259" w:lineRule="auto"/>
      </w:pPr>
      <w:r w:rsidRPr="00E21E30">
        <w:t>London, SW170RE</w:t>
      </w:r>
    </w:p>
    <w:p w14:paraId="180ABC20" w14:textId="29ECC866" w:rsidR="00E21E30" w:rsidRDefault="00E21E30">
      <w:pPr>
        <w:spacing w:after="160" w:line="259" w:lineRule="auto"/>
        <w:rPr>
          <w:b/>
          <w:sz w:val="28"/>
          <w:szCs w:val="28"/>
        </w:rPr>
      </w:pPr>
    </w:p>
    <w:p w14:paraId="7BD0C246" w14:textId="12B9F3BD" w:rsidR="00E21E30" w:rsidRDefault="00E21E30">
      <w:pPr>
        <w:spacing w:after="160" w:line="259" w:lineRule="auto"/>
        <w:rPr>
          <w:b/>
          <w:sz w:val="28"/>
          <w:szCs w:val="28"/>
        </w:rPr>
      </w:pPr>
    </w:p>
    <w:p w14:paraId="02C85A54" w14:textId="5F3898E2" w:rsidR="00E21E30" w:rsidRPr="00E21E30" w:rsidRDefault="00E21E30">
      <w:pPr>
        <w:spacing w:after="160" w:line="259" w:lineRule="auto"/>
      </w:pPr>
      <w:r w:rsidRPr="00E21E30">
        <w:t>Tess Harris, MBBS, MSc, MD</w:t>
      </w:r>
    </w:p>
    <w:p w14:paraId="194DF4F7" w14:textId="51B019E7" w:rsidR="00E21E30" w:rsidRDefault="00E21E30">
      <w:pPr>
        <w:spacing w:after="160" w:line="259" w:lineRule="auto"/>
      </w:pPr>
      <w:r w:rsidRPr="00E21E30">
        <w:t xml:space="preserve">Professor of Primary Care Research and General Practitioner, </w:t>
      </w:r>
    </w:p>
    <w:p w14:paraId="6BDE9FC9" w14:textId="297599DC" w:rsidR="00140C43" w:rsidRDefault="00A47388">
      <w:pPr>
        <w:spacing w:after="160" w:line="259" w:lineRule="auto"/>
      </w:pPr>
      <w:hyperlink r:id="rId8" w:history="1">
        <w:r w:rsidR="00140C43" w:rsidRPr="00642902">
          <w:rPr>
            <w:rStyle w:val="Hyperlink"/>
          </w:rPr>
          <w:t>tharris@sgul.ac.uk</w:t>
        </w:r>
      </w:hyperlink>
    </w:p>
    <w:p w14:paraId="6E9771ED" w14:textId="42FA76C7" w:rsidR="00E21E30" w:rsidRPr="00E21E30" w:rsidRDefault="00E21E30">
      <w:pPr>
        <w:spacing w:after="160" w:line="259" w:lineRule="auto"/>
      </w:pPr>
    </w:p>
    <w:p w14:paraId="1DAB7681" w14:textId="1941994A" w:rsidR="00E21E30" w:rsidRPr="00E21E30" w:rsidRDefault="00E21E30">
      <w:pPr>
        <w:spacing w:after="160" w:line="259" w:lineRule="auto"/>
      </w:pPr>
      <w:r w:rsidRPr="00E21E30">
        <w:t xml:space="preserve">Umar Chaudhry, </w:t>
      </w:r>
      <w:r>
        <w:t xml:space="preserve">BSc, </w:t>
      </w:r>
      <w:r w:rsidRPr="00E21E30">
        <w:t>MBBS, MSc</w:t>
      </w:r>
    </w:p>
    <w:p w14:paraId="0E216BBE" w14:textId="1F9C6005" w:rsidR="00E21E30" w:rsidRDefault="00E21E30">
      <w:pPr>
        <w:spacing w:after="160" w:line="259" w:lineRule="auto"/>
      </w:pPr>
      <w:r w:rsidRPr="00E21E30">
        <w:t>Academic Clinical Fellow in Primary Care and General Practice Trainee,</w:t>
      </w:r>
    </w:p>
    <w:p w14:paraId="4D1C6427" w14:textId="14FCD5C4" w:rsidR="00140C43" w:rsidRPr="00E21E30" w:rsidRDefault="001C2C6E">
      <w:pPr>
        <w:spacing w:after="160" w:line="259" w:lineRule="auto"/>
      </w:pPr>
      <w:hyperlink r:id="rId9" w:history="1">
        <w:r w:rsidRPr="00462C8F">
          <w:rPr>
            <w:rStyle w:val="Hyperlink"/>
          </w:rPr>
          <w:t>uchaudhr@sgul.ac.uk</w:t>
        </w:r>
      </w:hyperlink>
      <w:r w:rsidR="00140C43">
        <w:t xml:space="preserve"> </w:t>
      </w:r>
    </w:p>
    <w:p w14:paraId="2BD713FD" w14:textId="75268907" w:rsidR="00E21E30" w:rsidRPr="00E21E30" w:rsidRDefault="00E21E30">
      <w:pPr>
        <w:spacing w:after="160" w:line="259" w:lineRule="auto"/>
      </w:pPr>
    </w:p>
    <w:p w14:paraId="6263D39E" w14:textId="6EA0305A" w:rsidR="00E21E30" w:rsidRPr="00E21E30" w:rsidRDefault="00E21E30">
      <w:pPr>
        <w:spacing w:after="160" w:line="259" w:lineRule="auto"/>
      </w:pPr>
      <w:r w:rsidRPr="00E21E30">
        <w:t>Charlotte Wahlich, BSc, MSc,</w:t>
      </w:r>
    </w:p>
    <w:p w14:paraId="126BE64F" w14:textId="6A84BC52" w:rsidR="00E21E30" w:rsidRDefault="00E21E30">
      <w:pPr>
        <w:spacing w:after="160" w:line="259" w:lineRule="auto"/>
      </w:pPr>
      <w:r w:rsidRPr="00E21E30">
        <w:t xml:space="preserve">Research Assistant and Trainee Health Psychologist </w:t>
      </w:r>
    </w:p>
    <w:p w14:paraId="01399000" w14:textId="3AACBBD3" w:rsidR="00140C43" w:rsidRDefault="00A47388">
      <w:pPr>
        <w:spacing w:after="160" w:line="259" w:lineRule="auto"/>
      </w:pPr>
      <w:hyperlink r:id="rId10" w:history="1">
        <w:r w:rsidR="00140C43" w:rsidRPr="00642902">
          <w:rPr>
            <w:rStyle w:val="Hyperlink"/>
          </w:rPr>
          <w:t>cwahlich@sgul.ac.uk</w:t>
        </w:r>
      </w:hyperlink>
    </w:p>
    <w:p w14:paraId="6FA27612" w14:textId="490676DC" w:rsidR="00E21E30" w:rsidRPr="00E21E30" w:rsidRDefault="00E21E30">
      <w:pPr>
        <w:spacing w:after="160" w:line="259" w:lineRule="auto"/>
      </w:pPr>
      <w:r w:rsidRPr="00E21E30">
        <w:br w:type="page"/>
      </w:r>
    </w:p>
    <w:p w14:paraId="171037CA" w14:textId="2F1120CB" w:rsidR="00AE493D" w:rsidRDefault="00A70C1F" w:rsidP="00C07295">
      <w:pPr>
        <w:rPr>
          <w:b/>
          <w:sz w:val="28"/>
          <w:szCs w:val="28"/>
        </w:rPr>
      </w:pPr>
      <w:r w:rsidRPr="00A70C1F">
        <w:rPr>
          <w:b/>
          <w:sz w:val="28"/>
          <w:szCs w:val="28"/>
        </w:rPr>
        <w:lastRenderedPageBreak/>
        <w:t>How do we get adults and older adults to do more physical activity and is it worth it?</w:t>
      </w:r>
    </w:p>
    <w:p w14:paraId="5061389A" w14:textId="3CC5427D" w:rsidR="00A70C1F" w:rsidRDefault="00A70C1F" w:rsidP="00C07295">
      <w:pPr>
        <w:rPr>
          <w:b/>
          <w:sz w:val="28"/>
          <w:szCs w:val="28"/>
        </w:rPr>
      </w:pPr>
    </w:p>
    <w:p w14:paraId="76948761" w14:textId="090020E7" w:rsidR="00A70C1F" w:rsidRDefault="005C453B" w:rsidP="00FD7732">
      <w:p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It is widely known that </w:t>
      </w:r>
      <w:r w:rsidR="00A70C1F">
        <w:rPr>
          <w:sz w:val="22"/>
          <w:szCs w:val="22"/>
        </w:rPr>
        <w:t>physical activi</w:t>
      </w:r>
      <w:r w:rsidR="00387A5E">
        <w:rPr>
          <w:sz w:val="22"/>
          <w:szCs w:val="22"/>
        </w:rPr>
        <w:t xml:space="preserve">ty provides strong </w:t>
      </w:r>
      <w:r w:rsidR="00A70C1F">
        <w:rPr>
          <w:sz w:val="22"/>
          <w:szCs w:val="22"/>
        </w:rPr>
        <w:t>physical, psycholog</w:t>
      </w:r>
      <w:r w:rsidR="00F131CF">
        <w:rPr>
          <w:sz w:val="22"/>
          <w:szCs w:val="22"/>
        </w:rPr>
        <w:t>ical and cognitive health</w:t>
      </w:r>
      <w:r w:rsidR="00387A5E">
        <w:rPr>
          <w:sz w:val="22"/>
          <w:szCs w:val="22"/>
        </w:rPr>
        <w:t xml:space="preserve"> benefits</w:t>
      </w:r>
      <w:r w:rsidR="00F131CF">
        <w:rPr>
          <w:sz w:val="22"/>
          <w:szCs w:val="22"/>
        </w:rPr>
        <w:t>,</w:t>
      </w:r>
      <w:r w:rsidR="00A70C1F">
        <w:rPr>
          <w:sz w:val="22"/>
          <w:szCs w:val="22"/>
        </w:rPr>
        <w:t xml:space="preserve"> with over 20 differe</w:t>
      </w:r>
      <w:r>
        <w:rPr>
          <w:sz w:val="22"/>
          <w:szCs w:val="22"/>
        </w:rPr>
        <w:t>nt</w:t>
      </w:r>
      <w:r w:rsidR="00A70C1F">
        <w:rPr>
          <w:sz w:val="22"/>
          <w:szCs w:val="22"/>
        </w:rPr>
        <w:t xml:space="preserve"> conditions </w:t>
      </w:r>
      <w:r>
        <w:rPr>
          <w:sz w:val="22"/>
          <w:szCs w:val="22"/>
        </w:rPr>
        <w:t>showing</w:t>
      </w:r>
      <w:r w:rsidR="0049331F">
        <w:rPr>
          <w:sz w:val="22"/>
          <w:szCs w:val="22"/>
        </w:rPr>
        <w:t xml:space="preserve"> </w:t>
      </w:r>
      <w:r>
        <w:rPr>
          <w:sz w:val="22"/>
          <w:szCs w:val="22"/>
        </w:rPr>
        <w:t>preve</w:t>
      </w:r>
      <w:r w:rsidR="0049331F">
        <w:rPr>
          <w:sz w:val="22"/>
          <w:szCs w:val="22"/>
        </w:rPr>
        <w:t>ntion</w:t>
      </w:r>
      <w:r>
        <w:rPr>
          <w:sz w:val="22"/>
          <w:szCs w:val="22"/>
        </w:rPr>
        <w:t xml:space="preserve"> and</w:t>
      </w:r>
      <w:r w:rsidR="0049331F">
        <w:rPr>
          <w:sz w:val="22"/>
          <w:szCs w:val="22"/>
        </w:rPr>
        <w:t xml:space="preserve"> treatment</w:t>
      </w:r>
      <w:r w:rsidR="00387A5E">
        <w:rPr>
          <w:sz w:val="22"/>
          <w:szCs w:val="22"/>
        </w:rPr>
        <w:t xml:space="preserve"> effects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England&lt;/Author&gt;&lt;Year&gt;2016&lt;/Year&gt;&lt;RecNum&gt;3130&lt;/RecNum&gt;&lt;DisplayText&gt;[1]&lt;/DisplayText&gt;&lt;record&gt;&lt;rec-number&gt;3130&lt;/rec-number&gt;&lt;foreign-keys&gt;&lt;key app="EN" db-id="spxzpt9sbfe0e6efwssxrszk09rw0rw25zps" timestamp="1537015758"&gt;3130&lt;/key&gt;&lt;/foreign-keys&gt;&lt;ref-type name="Report"&gt;27&lt;/ref-type&gt;&lt;contributors&gt;&lt;authors&gt;&lt;author&gt;Public Health England&lt;/author&gt;&lt;/authors&gt;&lt;/contributors&gt;&lt;titles&gt;&lt;title&gt;Health matters: getting every adult active every day&lt;/title&gt;&lt;/titles&gt;&lt;dates&gt;&lt;year&gt;2016&lt;/year&gt;&lt;/dates&gt;&lt;pub-location&gt;London, England, &lt;/pub-location&gt;&lt;publisher&gt;Department of Health&lt;/publisher&gt;&lt;urls&gt;&lt;related-urls&gt;&lt;url&gt;https://www.gov.uk/government/publications/health-matters-getting-every-adult-active-every-day&lt;/url&gt;&lt;/related-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1]</w:t>
      </w:r>
      <w:r w:rsidR="00B21155">
        <w:rPr>
          <w:sz w:val="22"/>
          <w:szCs w:val="22"/>
        </w:rPr>
        <w:fldChar w:fldCharType="end"/>
      </w:r>
      <w:r w:rsidR="00073711">
        <w:rPr>
          <w:sz w:val="22"/>
          <w:szCs w:val="22"/>
        </w:rPr>
        <w:t xml:space="preserve">, including </w:t>
      </w:r>
      <w:r>
        <w:rPr>
          <w:sz w:val="22"/>
          <w:szCs w:val="22"/>
        </w:rPr>
        <w:t xml:space="preserve">mortality </w:t>
      </w:r>
      <w:r w:rsidR="00387A5E">
        <w:rPr>
          <w:sz w:val="22"/>
          <w:szCs w:val="22"/>
        </w:rPr>
        <w:t xml:space="preserve">reductions </w:t>
      </w:r>
      <w:r w:rsidR="00B042EB">
        <w:rPr>
          <w:sz w:val="22"/>
          <w:szCs w:val="22"/>
        </w:rPr>
        <w:t>comparable to drug</w:t>
      </w:r>
      <w:r w:rsidR="00FD7732">
        <w:rPr>
          <w:sz w:val="22"/>
          <w:szCs w:val="22"/>
        </w:rPr>
        <w:t xml:space="preserve"> treatments in </w:t>
      </w:r>
      <w:r>
        <w:rPr>
          <w:sz w:val="22"/>
          <w:szCs w:val="22"/>
        </w:rPr>
        <w:t>heart failure</w:t>
      </w:r>
      <w:r w:rsidR="00073711">
        <w:rPr>
          <w:sz w:val="22"/>
          <w:szCs w:val="22"/>
        </w:rPr>
        <w:t xml:space="preserve"> </w:t>
      </w:r>
      <w:r w:rsidR="00FD7732">
        <w:rPr>
          <w:sz w:val="22"/>
          <w:szCs w:val="22"/>
        </w:rPr>
        <w:t>and stroke</w:t>
      </w:r>
      <w:r w:rsidR="00B21155">
        <w:rPr>
          <w:sz w:val="22"/>
          <w:szCs w:val="22"/>
        </w:rPr>
        <w:fldChar w:fldCharType="begin">
          <w:fldData xml:space="preserve">PEVuZE5vdGU+PENpdGU+PEF1dGhvcj5OYWNpPC9BdXRob3I+PFllYXI+MjAxMzwvWWVhcj48UmVj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</w:fldData>
        </w:fldChar>
      </w:r>
      <w:r w:rsidR="00B21155">
        <w:rPr>
          <w:sz w:val="22"/>
          <w:szCs w:val="22"/>
        </w:rPr>
        <w:instrText xml:space="preserve"> ADDIN EN.CITE </w:instrText>
      </w:r>
      <w:r w:rsidR="00B21155">
        <w:rPr>
          <w:sz w:val="22"/>
          <w:szCs w:val="22"/>
        </w:rPr>
        <w:fldChar w:fldCharType="begin">
          <w:fldData xml:space="preserve">PEVuZE5vdGU+PENpdGU+PEF1dGhvcj5OYWNpPC9BdXRob3I+PFllYXI+MjAxMzwvWWVhcj48UmVj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</w:fldData>
        </w:fldChar>
      </w:r>
      <w:r w:rsidR="00B21155">
        <w:rPr>
          <w:sz w:val="22"/>
          <w:szCs w:val="22"/>
        </w:rPr>
        <w:instrText xml:space="preserve"> ADDIN EN.CITE.DATA </w:instrText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end"/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2]</w:t>
      </w:r>
      <w:r w:rsidR="00B21155">
        <w:rPr>
          <w:sz w:val="22"/>
          <w:szCs w:val="22"/>
        </w:rPr>
        <w:fldChar w:fldCharType="end"/>
      </w:r>
      <w:r w:rsidR="00073711">
        <w:rPr>
          <w:sz w:val="22"/>
          <w:szCs w:val="22"/>
        </w:rPr>
        <w:t>.</w:t>
      </w:r>
      <w:r w:rsidR="00387A5E">
        <w:rPr>
          <w:sz w:val="22"/>
          <w:szCs w:val="22"/>
        </w:rPr>
        <w:t xml:space="preserve"> </w:t>
      </w:r>
      <w:r w:rsidR="00702320">
        <w:rPr>
          <w:sz w:val="22"/>
          <w:szCs w:val="22"/>
        </w:rPr>
        <w:t>E</w:t>
      </w:r>
      <w:r w:rsidR="00E4781F">
        <w:rPr>
          <w:sz w:val="22"/>
          <w:szCs w:val="22"/>
        </w:rPr>
        <w:t xml:space="preserve">conomic effects </w:t>
      </w:r>
      <w:r w:rsidR="00702320">
        <w:rPr>
          <w:sz w:val="22"/>
          <w:szCs w:val="22"/>
        </w:rPr>
        <w:t xml:space="preserve">are important </w:t>
      </w:r>
      <w:r w:rsidR="00E4781F">
        <w:rPr>
          <w:sz w:val="22"/>
          <w:szCs w:val="22"/>
        </w:rPr>
        <w:t xml:space="preserve">with physical inactivity </w:t>
      </w:r>
      <w:r w:rsidR="000E3646">
        <w:rPr>
          <w:sz w:val="22"/>
          <w:szCs w:val="22"/>
        </w:rPr>
        <w:t>responsible for</w:t>
      </w:r>
      <w:r w:rsidR="003329B7">
        <w:rPr>
          <w:sz w:val="22"/>
          <w:szCs w:val="22"/>
        </w:rPr>
        <w:t xml:space="preserve"> approximately</w:t>
      </w:r>
      <w:r w:rsidR="000E3646">
        <w:rPr>
          <w:sz w:val="22"/>
          <w:szCs w:val="22"/>
        </w:rPr>
        <w:t xml:space="preserve"> 13.4 million disability-adjusted life years worldwide</w:t>
      </w:r>
      <w:r w:rsidR="00B84F13">
        <w:rPr>
          <w:sz w:val="22"/>
          <w:szCs w:val="22"/>
        </w:rPr>
        <w:t>.</w:t>
      </w:r>
      <w:r w:rsidR="000E3646">
        <w:rPr>
          <w:sz w:val="22"/>
          <w:szCs w:val="22"/>
        </w:rPr>
        <w:t xml:space="preserve"> &gt;$100 billion in health </w:t>
      </w:r>
      <w:r w:rsidR="003329B7">
        <w:rPr>
          <w:sz w:val="22"/>
          <w:szCs w:val="22"/>
        </w:rPr>
        <w:t>care expenditure in the US</w:t>
      </w:r>
      <w:r w:rsidR="00B21155">
        <w:rPr>
          <w:sz w:val="22"/>
          <w:szCs w:val="22"/>
        </w:rPr>
        <w:fldChar w:fldCharType="begin">
          <w:fldData xml:space="preserve">PEVuZE5vdGU+PENpdGU+PEF1dGhvcj5EaW5nPC9BdXRob3I+PFllYXI+MjAxNjwvWWVhcj48UmVj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</w:fldData>
        </w:fldChar>
      </w:r>
      <w:r w:rsidR="00B21155">
        <w:rPr>
          <w:sz w:val="22"/>
          <w:szCs w:val="22"/>
        </w:rPr>
        <w:instrText xml:space="preserve"> ADDIN EN.CITE </w:instrText>
      </w:r>
      <w:r w:rsidR="00B21155">
        <w:rPr>
          <w:sz w:val="22"/>
          <w:szCs w:val="22"/>
        </w:rPr>
        <w:fldChar w:fldCharType="begin">
          <w:fldData xml:space="preserve">PEVuZE5vdGU+PENpdGU+PEF1dGhvcj5EaW5nPC9BdXRob3I+PFllYXI+MjAxNjwvWWVhcj48UmVj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</w:fldData>
        </w:fldChar>
      </w:r>
      <w:r w:rsidR="00B21155">
        <w:rPr>
          <w:sz w:val="22"/>
          <w:szCs w:val="22"/>
        </w:rPr>
        <w:instrText xml:space="preserve"> ADDIN EN.CITE.DATA </w:instrText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end"/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3]</w:t>
      </w:r>
      <w:r w:rsidR="00B21155">
        <w:rPr>
          <w:sz w:val="22"/>
          <w:szCs w:val="22"/>
        </w:rPr>
        <w:fldChar w:fldCharType="end"/>
      </w:r>
      <w:r w:rsidR="00AE6BC1">
        <w:rPr>
          <w:sz w:val="22"/>
          <w:szCs w:val="22"/>
        </w:rPr>
        <w:t xml:space="preserve"> and £0.9 billion in the UK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England&lt;/Author&gt;&lt;Year&gt;2016&lt;/Year&gt;&lt;RecNum&gt;3130&lt;/RecNum&gt;&lt;DisplayText&gt;[1]&lt;/DisplayText&gt;&lt;record&gt;&lt;rec-number&gt;3130&lt;/rec-number&gt;&lt;foreign-keys&gt;&lt;key app="EN" db-id="spxzpt9sbfe0e6efwssxrszk09rw0rw25zps" timestamp="1537015758"&gt;3130&lt;/key&gt;&lt;/foreign-keys&gt;&lt;ref-type name="Report"&gt;27&lt;/ref-type&gt;&lt;contributors&gt;&lt;authors&gt;&lt;author&gt;Public Health England&lt;/author&gt;&lt;/authors&gt;&lt;/contributors&gt;&lt;titles&gt;&lt;title&gt;Health matters: getting every adult active every day&lt;/title&gt;&lt;/titles&gt;&lt;dates&gt;&lt;year&gt;2016&lt;/year&gt;&lt;/dates&gt;&lt;pub-location&gt;London, England, &lt;/pub-location&gt;&lt;publisher&gt;Department of Health&lt;/publisher&gt;&lt;urls&gt;&lt;related-urls&gt;&lt;url&gt;https://www.gov.uk/government/publications/health-matters-getting-every-adult-active-every-day&lt;/url&gt;&lt;/related-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1]</w:t>
      </w:r>
      <w:r w:rsidR="00B21155">
        <w:rPr>
          <w:sz w:val="22"/>
          <w:szCs w:val="22"/>
        </w:rPr>
        <w:fldChar w:fldCharType="end"/>
      </w:r>
      <w:r w:rsidR="00AE6BC1">
        <w:rPr>
          <w:sz w:val="22"/>
          <w:szCs w:val="22"/>
        </w:rPr>
        <w:t xml:space="preserve"> annually</w:t>
      </w:r>
      <w:r w:rsidR="00E4781F">
        <w:rPr>
          <w:sz w:val="22"/>
          <w:szCs w:val="22"/>
        </w:rPr>
        <w:t xml:space="preserve">. </w:t>
      </w:r>
      <w:r w:rsidR="00387A5E">
        <w:rPr>
          <w:sz w:val="22"/>
          <w:szCs w:val="22"/>
        </w:rPr>
        <w:t>Yet despite this,</w:t>
      </w:r>
      <w:r w:rsidR="003329B7">
        <w:rPr>
          <w:sz w:val="22"/>
          <w:szCs w:val="22"/>
        </w:rPr>
        <w:t xml:space="preserve"> around</w:t>
      </w:r>
      <w:r w:rsidR="00387A5E">
        <w:rPr>
          <w:sz w:val="22"/>
          <w:szCs w:val="22"/>
        </w:rPr>
        <w:t xml:space="preserve"> 40% of UK adults</w:t>
      </w:r>
      <w:r w:rsidR="00CA0E82">
        <w:rPr>
          <w:sz w:val="22"/>
          <w:szCs w:val="22"/>
        </w:rPr>
        <w:t xml:space="preserve"> report being </w:t>
      </w:r>
      <w:r w:rsidR="00387A5E">
        <w:rPr>
          <w:sz w:val="22"/>
          <w:szCs w:val="22"/>
        </w:rPr>
        <w:t>insufficiently active fo</w:t>
      </w:r>
      <w:r w:rsidR="00187BDA">
        <w:rPr>
          <w:sz w:val="22"/>
          <w:szCs w:val="22"/>
        </w:rPr>
        <w:t>r health</w:t>
      </w:r>
      <w:r w:rsidR="00E27C8B">
        <w:rPr>
          <w:sz w:val="22"/>
          <w:szCs w:val="22"/>
        </w:rPr>
        <w:t>,</w:t>
      </w:r>
      <w:r w:rsidR="00244D4B">
        <w:rPr>
          <w:sz w:val="22"/>
          <w:szCs w:val="22"/>
        </w:rPr>
        <w:t xml:space="preserve"> w</w:t>
      </w:r>
      <w:r w:rsidR="003329B7">
        <w:rPr>
          <w:sz w:val="22"/>
          <w:szCs w:val="22"/>
        </w:rPr>
        <w:t xml:space="preserve">orse with </w:t>
      </w:r>
      <w:r w:rsidR="00E27C8B">
        <w:rPr>
          <w:sz w:val="22"/>
          <w:szCs w:val="22"/>
        </w:rPr>
        <w:t xml:space="preserve">increasing age and </w:t>
      </w:r>
      <w:r w:rsidR="003329B7">
        <w:rPr>
          <w:sz w:val="22"/>
          <w:szCs w:val="22"/>
        </w:rPr>
        <w:t>socio-economic deprivation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England&lt;/Author&gt;&lt;Year&gt;2016&lt;/Year&gt;&lt;RecNum&gt;3130&lt;/RecNum&gt;&lt;DisplayText&gt;[1]&lt;/DisplayText&gt;&lt;record&gt;&lt;rec-number&gt;3130&lt;/rec-number&gt;&lt;foreign-keys&gt;&lt;key app="EN" db-id="spxzpt9sbfe0e6efwssxrszk09rw0rw25zps" timestamp="1537015758"&gt;3130&lt;/key&gt;&lt;/foreign-keys&gt;&lt;ref-type name="Report"&gt;27&lt;/ref-type&gt;&lt;contributors&gt;&lt;authors&gt;&lt;author&gt;Public Health England&lt;/author&gt;&lt;/authors&gt;&lt;/contributors&gt;&lt;titles&gt;&lt;title&gt;Health matters: getting every adult active every day&lt;/title&gt;&lt;/titles&gt;&lt;dates&gt;&lt;year&gt;2016&lt;/year&gt;&lt;/dates&gt;&lt;pub-location&gt;London, England, &lt;/pub-location&gt;&lt;publisher&gt;Department of Health&lt;/publisher&gt;&lt;urls&gt;&lt;related-urls&gt;&lt;url&gt;https://www.gov.uk/government/publications/health-matters-getting-every-adult-active-every-day&lt;/url&gt;&lt;/related-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1]</w:t>
      </w:r>
      <w:r w:rsidR="00B21155">
        <w:rPr>
          <w:sz w:val="22"/>
          <w:szCs w:val="22"/>
        </w:rPr>
        <w:fldChar w:fldCharType="end"/>
      </w:r>
      <w:r w:rsidR="00A620A3">
        <w:rPr>
          <w:sz w:val="22"/>
          <w:szCs w:val="22"/>
        </w:rPr>
        <w:t>.</w:t>
      </w:r>
      <w:r w:rsidR="00CA0E82">
        <w:rPr>
          <w:sz w:val="22"/>
          <w:szCs w:val="22"/>
        </w:rPr>
        <w:t xml:space="preserve"> </w:t>
      </w:r>
      <w:r w:rsidR="003329B7">
        <w:rPr>
          <w:sz w:val="22"/>
          <w:szCs w:val="22"/>
        </w:rPr>
        <w:t>O</w:t>
      </w:r>
      <w:r w:rsidR="00CA0E82">
        <w:rPr>
          <w:sz w:val="22"/>
          <w:szCs w:val="22"/>
        </w:rPr>
        <w:t>bjectively measured</w:t>
      </w:r>
      <w:r w:rsidR="00FD7732">
        <w:rPr>
          <w:sz w:val="22"/>
          <w:szCs w:val="22"/>
        </w:rPr>
        <w:t xml:space="preserve"> findings</w:t>
      </w:r>
      <w:r w:rsidR="00CA0E82">
        <w:rPr>
          <w:sz w:val="22"/>
          <w:szCs w:val="22"/>
        </w:rPr>
        <w:t xml:space="preserve"> a</w:t>
      </w:r>
      <w:r w:rsidR="00FD7732">
        <w:rPr>
          <w:sz w:val="22"/>
          <w:szCs w:val="22"/>
        </w:rPr>
        <w:t>re much worse</w:t>
      </w:r>
      <w:r w:rsidR="00244D4B">
        <w:rPr>
          <w:sz w:val="22"/>
          <w:szCs w:val="22"/>
        </w:rPr>
        <w:t>,</w:t>
      </w:r>
      <w:r w:rsidR="00FD7732">
        <w:rPr>
          <w:sz w:val="22"/>
          <w:szCs w:val="22"/>
        </w:rPr>
        <w:t xml:space="preserve"> only 5%</w:t>
      </w:r>
      <w:r w:rsidR="00E27C8B">
        <w:rPr>
          <w:sz w:val="22"/>
          <w:szCs w:val="22"/>
        </w:rPr>
        <w:t xml:space="preserve"> achieve</w:t>
      </w:r>
      <w:r w:rsidR="00CA0E82">
        <w:rPr>
          <w:sz w:val="22"/>
          <w:szCs w:val="22"/>
        </w:rPr>
        <w:t xml:space="preserve"> guidelines</w:t>
      </w:r>
      <w:r w:rsidR="00FD7732">
        <w:rPr>
          <w:sz w:val="22"/>
          <w:szCs w:val="22"/>
        </w:rPr>
        <w:t xml:space="preserve"> by accelerometry, compared to 50% by self-report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Troiano&lt;/Author&gt;&lt;Year&gt;2008&lt;/Year&gt;&lt;RecNum&gt;3123&lt;/RecNum&gt;&lt;DisplayText&gt;[4]&lt;/DisplayText&gt;&lt;record&gt;&lt;rec-number&gt;3123&lt;/rec-number&gt;&lt;foreign-keys&gt;&lt;key app="EN" db-id="spxzpt9sbfe0e6efwssxrszk09rw0rw25zps" timestamp="1537013639"&gt;3123&lt;/key&gt;&lt;/foreign-keys&gt;&lt;ref-type name="Journal Article"&gt;17&lt;/ref-type&gt;&lt;contributors&gt;&lt;authors&gt;&lt;author&gt;Troiano, R. P.&lt;/author&gt;&lt;author&gt;Berrigan, D.&lt;/author&gt;&lt;author&gt;Dodd, K. W.&lt;/author&gt;&lt;author&gt;Masse, L. C.&lt;/author&gt;&lt;author&gt;Tilert, T.&lt;/author&gt;&lt;author&gt;McDowell, M.&lt;/author&gt;&lt;/authors&gt;&lt;/contributors&gt;&lt;auth-address&gt;National Cancer Institute, National Institutes of Health, Bethesda, MD 20892, USA. troianor@mail.nih.gov&lt;/auth-address&gt;&lt;titles&gt;&lt;title&gt;Physical activity in the United States measured by accelerometer&lt;/title&gt;&lt;secondary-title&gt;Med Sci Sports Exerc&lt;/secondary-title&gt;&lt;/titles&gt;&lt;periodical&gt;&lt;full-title&gt;Med Sci Sports Exerc&lt;/full-title&gt;&lt;/periodical&gt;&lt;pages&gt;181-8&lt;/pages&gt;&lt;volume&gt;40&lt;/volume&gt;&lt;number&gt;1&lt;/number&gt;&lt;keywords&gt;&lt;keyword&gt;Adolescent&lt;/keyword&gt;&lt;keyword&gt;Adult&lt;/keyword&gt;&lt;keyword&gt;Age Factors&lt;/keyword&gt;&lt;keyword&gt;Aged&lt;/keyword&gt;&lt;keyword&gt;Aged, 80 and over&lt;/keyword&gt;&lt;keyword&gt;*Attitude to Health&lt;/keyword&gt;&lt;keyword&gt;Child&lt;/keyword&gt;&lt;keyword&gt;Cross-Sectional Studies&lt;/keyword&gt;&lt;keyword&gt;Female&lt;/keyword&gt;&lt;keyword&gt;*Health Behavior&lt;/keyword&gt;&lt;keyword&gt;Humans&lt;/keyword&gt;&lt;keyword&gt;Male&lt;/keyword&gt;&lt;keyword&gt;Middle Aged&lt;/keyword&gt;&lt;keyword&gt;Motor Activity/*physiology&lt;/keyword&gt;&lt;keyword&gt;Nutrition Surveys&lt;/keyword&gt;&lt;keyword&gt;Prevalence&lt;/keyword&gt;&lt;keyword&gt;Qualitative Research&lt;/keyword&gt;&lt;keyword&gt;United States&lt;/keyword&gt;&lt;/keywords&gt;&lt;dates&gt;&lt;year&gt;2008&lt;/year&gt;&lt;pub-dates&gt;&lt;date&gt;Jan&lt;/date&gt;&lt;/pub-dates&gt;&lt;/dates&gt;&lt;isbn&gt;0195-9131 (Print)&amp;#xD;0195-9131 (Linking)&lt;/isbn&gt;&lt;accession-num&gt;18091006&lt;/accession-num&gt;&lt;urls&gt;&lt;related-urls&gt;&lt;url&gt;https://www.ncbi.nlm.nih.gov/pubmed/18091006&lt;/url&gt;&lt;/related-urls&gt;&lt;/urls&gt;&lt;electronic-resource-num&gt;10.1249/mss.0b013e31815a51b3&lt;/electronic-resource-num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4]</w:t>
      </w:r>
      <w:r w:rsidR="00B21155">
        <w:rPr>
          <w:sz w:val="22"/>
          <w:szCs w:val="22"/>
        </w:rPr>
        <w:fldChar w:fldCharType="end"/>
      </w:r>
      <w:r w:rsidR="00CA0E82">
        <w:rPr>
          <w:sz w:val="22"/>
          <w:szCs w:val="22"/>
        </w:rPr>
        <w:t xml:space="preserve">. </w:t>
      </w:r>
    </w:p>
    <w:p w14:paraId="2E2775EF" w14:textId="3AE41603" w:rsidR="00E4781F" w:rsidRDefault="00E4781F" w:rsidP="00FD7732">
      <w:pPr>
        <w:jc w:val="both"/>
        <w:rPr>
          <w:sz w:val="22"/>
          <w:szCs w:val="22"/>
        </w:rPr>
      </w:pPr>
    </w:p>
    <w:p w14:paraId="5B2D3B4E" w14:textId="2019FF09" w:rsidR="00E4781F" w:rsidRDefault="00E4781F" w:rsidP="00FD7732">
      <w:pPr>
        <w:jc w:val="both"/>
        <w:rPr>
          <w:sz w:val="22"/>
          <w:szCs w:val="22"/>
        </w:rPr>
      </w:pPr>
      <w:r>
        <w:rPr>
          <w:sz w:val="22"/>
          <w:szCs w:val="22"/>
        </w:rPr>
        <w:t>Curr</w:t>
      </w:r>
      <w:r w:rsidR="00E27C8B">
        <w:rPr>
          <w:sz w:val="22"/>
          <w:szCs w:val="22"/>
        </w:rPr>
        <w:t>ently UK,</w:t>
      </w:r>
      <w:r w:rsidR="00C21E91">
        <w:rPr>
          <w:sz w:val="22"/>
          <w:szCs w:val="22"/>
        </w:rPr>
        <w:t xml:space="preserve"> US and World Health Organisation</w:t>
      </w:r>
      <w:r w:rsidR="00E27C8B">
        <w:rPr>
          <w:sz w:val="22"/>
          <w:szCs w:val="22"/>
        </w:rPr>
        <w:t xml:space="preserve"> (WHO) </w:t>
      </w:r>
      <w:r w:rsidR="006F3D10">
        <w:rPr>
          <w:sz w:val="22"/>
          <w:szCs w:val="22"/>
        </w:rPr>
        <w:t xml:space="preserve">aerobic </w:t>
      </w:r>
      <w:r w:rsidR="00E27C8B">
        <w:rPr>
          <w:sz w:val="22"/>
          <w:szCs w:val="22"/>
        </w:rPr>
        <w:t>guidelines</w:t>
      </w:r>
      <w:r w:rsidR="00187BDA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all </w:t>
      </w:r>
      <w:r w:rsidR="00187BDA">
        <w:rPr>
          <w:sz w:val="22"/>
          <w:szCs w:val="22"/>
        </w:rPr>
        <w:t xml:space="preserve">advocate </w:t>
      </w:r>
      <w:r w:rsidR="000E3646">
        <w:rPr>
          <w:sz w:val="22"/>
          <w:szCs w:val="22"/>
        </w:rPr>
        <w:t xml:space="preserve">at least 150 </w:t>
      </w:r>
      <w:r w:rsidR="003329B7">
        <w:rPr>
          <w:sz w:val="22"/>
          <w:szCs w:val="22"/>
        </w:rPr>
        <w:t xml:space="preserve">minutes </w:t>
      </w:r>
      <w:r w:rsidR="000E3646">
        <w:rPr>
          <w:sz w:val="22"/>
          <w:szCs w:val="22"/>
        </w:rPr>
        <w:t>week</w:t>
      </w:r>
      <w:r w:rsidR="003329B7">
        <w:rPr>
          <w:sz w:val="22"/>
          <w:szCs w:val="22"/>
        </w:rPr>
        <w:t>ly</w:t>
      </w:r>
      <w:r w:rsidR="000E3646">
        <w:rPr>
          <w:sz w:val="22"/>
          <w:szCs w:val="22"/>
        </w:rPr>
        <w:t xml:space="preserve"> of moderate-to-vigorous physical activity</w:t>
      </w:r>
      <w:r w:rsidR="00187BDA">
        <w:rPr>
          <w:sz w:val="22"/>
          <w:szCs w:val="22"/>
        </w:rPr>
        <w:t xml:space="preserve"> (MVPA)</w:t>
      </w:r>
      <w:r w:rsidR="000E3646">
        <w:rPr>
          <w:sz w:val="22"/>
          <w:szCs w:val="22"/>
        </w:rPr>
        <w:t xml:space="preserve"> in at least 10-minute </w:t>
      </w:r>
      <w:r w:rsidR="00187BDA">
        <w:rPr>
          <w:sz w:val="22"/>
          <w:szCs w:val="22"/>
        </w:rPr>
        <w:t>bouts for adult</w:t>
      </w:r>
      <w:r w:rsidR="0081298E">
        <w:rPr>
          <w:sz w:val="22"/>
          <w:szCs w:val="22"/>
        </w:rPr>
        <w:t>s</w:t>
      </w:r>
      <w:r w:rsidR="00187BDA">
        <w:rPr>
          <w:sz w:val="22"/>
          <w:szCs w:val="22"/>
        </w:rPr>
        <w:t xml:space="preserve"> and older adult</w:t>
      </w:r>
      <w:r w:rsidR="0081298E">
        <w:rPr>
          <w:sz w:val="22"/>
          <w:szCs w:val="22"/>
        </w:rPr>
        <w:t>s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Year&gt;2018&lt;/Year&gt;&lt;RecNum&gt;1&lt;/RecNum&gt;&lt;DisplayText&gt;[1, 5, 6]&lt;/DisplayText&gt;&lt;record&gt;&lt;rec-number&gt;1&lt;/rec-number&gt;&lt;foreign-keys&gt;&lt;key app="EN" db-id="9xpzspszd0v9f1erxp8p520yaa5wpzxxvvxe" timestamp="1537168267"&gt;1&lt;/key&gt;&lt;/foreign-keys&gt;&lt;ref-type name="Report"&gt;27&lt;/ref-type&gt;&lt;contributors&gt;&lt;/contributors&gt;&lt;titles&gt;&lt;title&gt;Global action plan on physical activity 2018–2030: more active people for a healthier world&lt;/title&gt;&lt;/titles&gt;&lt;number&gt;Licence: CC BY-NC-SA 3.0 IGO&lt;/number&gt;&lt;dates&gt;&lt;year&gt;2018&lt;/year&gt;&lt;/dates&gt;&lt;pub-location&gt;Geneva&lt;/pub-location&gt;&lt;publisher&gt;World Health Organization&lt;/publisher&gt;&lt;urls&gt;&lt;/urls&gt;&lt;/record&gt;&lt;/Cite&gt;&lt;Cite&gt;&lt;Author&gt;Services&lt;/Author&gt;&lt;Year&gt;2018&lt;/Year&gt;&lt;RecNum&gt;3124&lt;/RecNum&gt;&lt;record&gt;&lt;rec-number&gt;3124&lt;/rec-number&gt;&lt;foreign-keys&gt;&lt;key app="EN" db-id="spxzpt9sbfe0e6efwssxrszk09rw0rw25zps" timestamp="1537013871"&gt;3124&lt;/key&gt;&lt;/foreign-keys&gt;&lt;ref-type name="Report"&gt;27&lt;/ref-type&gt;&lt;contributors&gt;&lt;authors&gt;&lt;author&gt;U.S. Department of Health and Human Services&lt;/author&gt;&lt;/authors&gt;&lt;/contributors&gt;&lt;titles&gt;&lt;title&gt;2018 Physical Activity Guidelines Advisory Scientific Report&lt;/title&gt;&lt;/titles&gt;&lt;dates&gt;&lt;year&gt;2018&lt;/year&gt;&lt;/dates&gt;&lt;pub-location&gt;Washington, DC. United States.&lt;/pub-location&gt;&lt;urls&gt;&lt;/urls&gt;&lt;/record&gt;&lt;/Cite&gt;&lt;Cite&gt;&lt;Author&gt;England&lt;/Author&gt;&lt;Year&gt;2016&lt;/Year&gt;&lt;RecNum&gt;3130&lt;/RecNum&gt;&lt;record&gt;&lt;rec-number&gt;3130&lt;/rec-number&gt;&lt;foreign-keys&gt;&lt;key app="EN" db-id="spxzpt9sbfe0e6efwssxrszk09rw0rw25zps" timestamp="1537015758"&gt;3130&lt;/key&gt;&lt;/foreign-keys&gt;&lt;ref-type name="Report"&gt;27&lt;/ref-type&gt;&lt;contributors&gt;&lt;authors&gt;&lt;author&gt;Public Health England&lt;/author&gt;&lt;/authors&gt;&lt;/contributors&gt;&lt;titles&gt;&lt;title&gt;Health matters: getting every adult active every day&lt;/title&gt;&lt;/titles&gt;&lt;dates&gt;&lt;year&gt;2016&lt;/year&gt;&lt;/dates&gt;&lt;pub-location&gt;London, England, &lt;/pub-location&gt;&lt;publisher&gt;Department of Health&lt;/publisher&gt;&lt;urls&gt;&lt;related-urls&gt;&lt;url&gt;https://www.gov.uk/government/publications/health-matters-getting-every-adult-active-every-day&lt;/url&gt;&lt;/related-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1, 5, 6]</w:t>
      </w:r>
      <w:r w:rsidR="00B21155">
        <w:rPr>
          <w:sz w:val="22"/>
          <w:szCs w:val="22"/>
        </w:rPr>
        <w:fldChar w:fldCharType="end"/>
      </w:r>
      <w:r w:rsidR="008F3187">
        <w:rPr>
          <w:sz w:val="22"/>
          <w:szCs w:val="22"/>
        </w:rPr>
        <w:t xml:space="preserve">, though </w:t>
      </w:r>
      <w:r w:rsidR="003329B7">
        <w:rPr>
          <w:sz w:val="22"/>
          <w:szCs w:val="22"/>
        </w:rPr>
        <w:t>the</w:t>
      </w:r>
      <w:r w:rsidR="00187BDA">
        <w:rPr>
          <w:sz w:val="22"/>
          <w:szCs w:val="22"/>
        </w:rPr>
        <w:t xml:space="preserve"> bout requirement</w:t>
      </w:r>
      <w:r w:rsidR="008F3187">
        <w:rPr>
          <w:sz w:val="22"/>
          <w:szCs w:val="22"/>
        </w:rPr>
        <w:t xml:space="preserve"> is currently under debate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Services&lt;/Author&gt;&lt;Year&gt;2018&lt;/Year&gt;&lt;RecNum&gt;3124&lt;/RecNum&gt;&lt;DisplayText&gt;[6]&lt;/DisplayText&gt;&lt;record&gt;&lt;rec-number&gt;3124&lt;/rec-number&gt;&lt;foreign-keys&gt;&lt;key app="EN" db-id="spxzpt9sbfe0e6efwssxrszk09rw0rw25zps" timestamp="1537013871"&gt;3124&lt;/key&gt;&lt;/foreign-keys&gt;&lt;ref-type name="Report"&gt;27&lt;/ref-type&gt;&lt;contributors&gt;&lt;authors&gt;&lt;author&gt;U.S. Department of Health and Human Services&lt;/author&gt;&lt;/authors&gt;&lt;/contributors&gt;&lt;titles&gt;&lt;title&gt;2018 Physical Activity Guidelines Advisory Scientific Report&lt;/title&gt;&lt;/titles&gt;&lt;dates&gt;&lt;year&gt;2018&lt;/year&gt;&lt;/dates&gt;&lt;pub-location&gt;Washington, DC. United States.&lt;/pub-location&gt;&lt;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6]</w:t>
      </w:r>
      <w:r w:rsidR="00B21155">
        <w:rPr>
          <w:sz w:val="22"/>
          <w:szCs w:val="22"/>
        </w:rPr>
        <w:fldChar w:fldCharType="end"/>
      </w:r>
      <w:r w:rsidR="00BD4B43">
        <w:rPr>
          <w:sz w:val="22"/>
          <w:szCs w:val="22"/>
        </w:rPr>
        <w:t xml:space="preserve"> and even small amounts of physical activity provide protective health benefits</w:t>
      </w:r>
      <w:r w:rsidR="000E3646">
        <w:rPr>
          <w:sz w:val="22"/>
          <w:szCs w:val="22"/>
        </w:rPr>
        <w:t>.</w:t>
      </w:r>
      <w:r w:rsidR="00187BDA">
        <w:rPr>
          <w:sz w:val="22"/>
          <w:szCs w:val="22"/>
        </w:rPr>
        <w:t xml:space="preserve"> Walking is </w:t>
      </w:r>
      <w:r w:rsidR="00AE6BC1">
        <w:rPr>
          <w:sz w:val="22"/>
          <w:szCs w:val="22"/>
        </w:rPr>
        <w:t xml:space="preserve">by far </w:t>
      </w:r>
      <w:r w:rsidR="008F3187">
        <w:rPr>
          <w:sz w:val="22"/>
          <w:szCs w:val="22"/>
        </w:rPr>
        <w:t xml:space="preserve">the commonest </w:t>
      </w:r>
      <w:r w:rsidR="00187BDA">
        <w:rPr>
          <w:sz w:val="22"/>
          <w:szCs w:val="22"/>
        </w:rPr>
        <w:t>physical activity</w:t>
      </w:r>
      <w:r w:rsidR="008F3187">
        <w:rPr>
          <w:sz w:val="22"/>
          <w:szCs w:val="22"/>
        </w:rPr>
        <w:t>,</w:t>
      </w:r>
      <w:r w:rsidR="00187BDA">
        <w:rPr>
          <w:sz w:val="22"/>
          <w:szCs w:val="22"/>
        </w:rPr>
        <w:t xml:space="preserve"> a brisk pace (approximately 3 mph, 5km/hr) counts as MVPA and </w:t>
      </w:r>
      <w:r w:rsidR="008F3187">
        <w:rPr>
          <w:sz w:val="22"/>
          <w:szCs w:val="22"/>
        </w:rPr>
        <w:t xml:space="preserve">walking </w:t>
      </w:r>
      <w:r w:rsidR="00187BDA">
        <w:rPr>
          <w:sz w:val="22"/>
          <w:szCs w:val="22"/>
        </w:rPr>
        <w:t>is considered a “near-perfect” exe</w:t>
      </w:r>
      <w:r w:rsidR="008F3187">
        <w:rPr>
          <w:sz w:val="22"/>
          <w:szCs w:val="22"/>
        </w:rPr>
        <w:t>rcise, with ability to gradually increase frequency and intensity with</w:t>
      </w:r>
      <w:r w:rsidR="00187BDA">
        <w:rPr>
          <w:sz w:val="22"/>
          <w:szCs w:val="22"/>
        </w:rPr>
        <w:t xml:space="preserve"> low risk of harm</w:t>
      </w:r>
      <w:r w:rsidR="00B042EB">
        <w:rPr>
          <w:sz w:val="22"/>
          <w:szCs w:val="22"/>
        </w:rPr>
        <w:t>,</w:t>
      </w:r>
      <w:r w:rsidR="008F3187">
        <w:rPr>
          <w:sz w:val="22"/>
          <w:szCs w:val="22"/>
        </w:rPr>
        <w:t xml:space="preserve"> whilst encouraging environmental sustainability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Stamatakis&lt;/Author&gt;&lt;Year&gt;2018&lt;/Year&gt;&lt;RecNum&gt;3125&lt;/RecNum&gt;&lt;DisplayText&gt;[7]&lt;/DisplayText&gt;&lt;record&gt;&lt;rec-number&gt;3125&lt;/rec-number&gt;&lt;foreign-keys&gt;&lt;key app="EN" db-id="spxzpt9sbfe0e6efwssxrszk09rw0rw25zps" timestamp="1537014000"&gt;3125&lt;/key&gt;&lt;/foreign-keys&gt;&lt;ref-type name="Journal Article"&gt;17&lt;/ref-type&gt;&lt;contributors&gt;&lt;authors&gt;&lt;author&gt;Stamatakis, E.&lt;/author&gt;&lt;author&gt;Hamer, M.&lt;/author&gt;&lt;author&gt;Murphy, M. H.&lt;/author&gt;&lt;/authors&gt;&lt;/contributors&gt;&lt;auth-address&gt;Charles Perkins Centre, Epidemiology Unit, University of Sydney, Sydney, New South Wales, Australia.&amp;#xD;Prevention Research Collaboration, School of Public Health, Faculty of Medicine and Health, University of Sydney, Sydney, New South Wales, Australia.&amp;#xD;School of Sport Exercise and Health Sciences, Loughborough University, Loughborough, UK.&amp;#xD;Sport and Exercise Sciences Research Institute, University of Ulster, Northern Ireland, UK.&lt;/auth-address&gt;&lt;titles&gt;&lt;title&gt;What Hippocrates called &amp;apos;Man&amp;apos;s best medicine&amp;apos;: walking is humanity&amp;apos;s path to a better world&lt;/title&gt;&lt;secondary-title&gt;Br J Sports Med&lt;/secondary-title&gt;&lt;/titles&gt;&lt;periodical&gt;&lt;full-title&gt;Br J Sports Med&lt;/full-title&gt;&lt;/periodical&gt;&lt;pages&gt;753-754&lt;/pages&gt;&lt;volume&gt;52&lt;/volume&gt;&lt;number&gt;12&lt;/number&gt;&lt;keywords&gt;&lt;keyword&gt;Environment&lt;/keyword&gt;&lt;keyword&gt;Health Behavior&lt;/keyword&gt;&lt;keyword&gt;*Health Promotion&lt;/keyword&gt;&lt;keyword&gt;*Healthy Lifestyle&lt;/keyword&gt;&lt;keyword&gt;Humans&lt;/keyword&gt;&lt;keyword&gt;*Walking&lt;/keyword&gt;&lt;keyword&gt;Walking Speed&lt;/keyword&gt;&lt;/keywords&gt;&lt;dates&gt;&lt;year&gt;2018&lt;/year&gt;&lt;pub-dates&gt;&lt;date&gt;Jun&lt;/date&gt;&lt;/pub-dates&gt;&lt;/dates&gt;&lt;isbn&gt;1473-0480 (Electronic)&amp;#xD;0306-3674 (Linking)&lt;/isbn&gt;&lt;accession-num&gt;29858462&lt;/accession-num&gt;&lt;urls&gt;&lt;related-urls&gt;&lt;url&gt;https://www.ncbi.nlm.nih.gov/pubmed/29858462&lt;/url&gt;&lt;/related-urls&gt;&lt;/urls&gt;&lt;electronic-resource-num&gt;10.1136/bjsports-2018-099371&lt;/electronic-resource-num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7]</w:t>
      </w:r>
      <w:r w:rsidR="00B21155">
        <w:rPr>
          <w:sz w:val="22"/>
          <w:szCs w:val="22"/>
        </w:rPr>
        <w:fldChar w:fldCharType="end"/>
      </w:r>
      <w:r w:rsidR="00187BDA">
        <w:rPr>
          <w:sz w:val="22"/>
          <w:szCs w:val="22"/>
        </w:rPr>
        <w:t xml:space="preserve">. </w:t>
      </w:r>
      <w:r w:rsidR="00BF5396">
        <w:rPr>
          <w:sz w:val="22"/>
          <w:szCs w:val="22"/>
        </w:rPr>
        <w:t xml:space="preserve">Many people count </w:t>
      </w:r>
      <w:r w:rsidR="008F3187">
        <w:rPr>
          <w:sz w:val="22"/>
          <w:szCs w:val="22"/>
        </w:rPr>
        <w:t>steps and despite inter</w:t>
      </w:r>
      <w:r w:rsidR="00BF5396">
        <w:rPr>
          <w:sz w:val="22"/>
          <w:szCs w:val="22"/>
        </w:rPr>
        <w:t>-</w:t>
      </w:r>
      <w:r w:rsidR="008F3187">
        <w:rPr>
          <w:sz w:val="22"/>
          <w:szCs w:val="22"/>
        </w:rPr>
        <w:t>individual variability</w:t>
      </w:r>
      <w:r w:rsidR="002B0141">
        <w:rPr>
          <w:sz w:val="22"/>
          <w:szCs w:val="22"/>
        </w:rPr>
        <w:t>,</w:t>
      </w:r>
      <w:r w:rsidR="008F3187">
        <w:rPr>
          <w:sz w:val="22"/>
          <w:szCs w:val="22"/>
        </w:rPr>
        <w:t xml:space="preserve"> a cadence of </w:t>
      </w:r>
      <w:r w:rsidR="008F3187">
        <w:rPr>
          <w:rFonts w:cstheme="minorHAnsi"/>
          <w:sz w:val="22"/>
          <w:szCs w:val="22"/>
        </w:rPr>
        <w:t>≥</w:t>
      </w:r>
      <w:r w:rsidR="008F3187">
        <w:rPr>
          <w:sz w:val="22"/>
          <w:szCs w:val="22"/>
        </w:rPr>
        <w:t>100 steps/minute</w:t>
      </w:r>
      <w:r w:rsidR="002B0141">
        <w:rPr>
          <w:sz w:val="22"/>
          <w:szCs w:val="22"/>
        </w:rPr>
        <w:t xml:space="preserve"> (3000 steps in 30 minutes) is a consistent heuristic (evidence-based, rounded) associated with MVPA</w:t>
      </w:r>
      <w:r w:rsidR="00B21155">
        <w:rPr>
          <w:sz w:val="22"/>
          <w:szCs w:val="22"/>
        </w:rPr>
        <w:fldChar w:fldCharType="begin">
          <w:fldData xml:space="preserve">PEVuZE5vdGU+PENpdGU+PEF1dGhvcj5UdWRvci1Mb2NrZTwvQXV0aG9yPjxZZWFyPjIwMTg8L1ll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</w:fldData>
        </w:fldChar>
      </w:r>
      <w:r w:rsidR="00B21155">
        <w:rPr>
          <w:sz w:val="22"/>
          <w:szCs w:val="22"/>
        </w:rPr>
        <w:instrText xml:space="preserve"> ADDIN EN.CITE </w:instrText>
      </w:r>
      <w:r w:rsidR="00B21155">
        <w:rPr>
          <w:sz w:val="22"/>
          <w:szCs w:val="22"/>
        </w:rPr>
        <w:fldChar w:fldCharType="begin">
          <w:fldData xml:space="preserve">PEVuZE5vdGU+PENpdGU+PEF1dGhvcj5UdWRvci1Mb2NrZTwvQXV0aG9yPjxZZWFyPjIwMTg8L1ll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</w:fldData>
        </w:fldChar>
      </w:r>
      <w:r w:rsidR="00B21155">
        <w:rPr>
          <w:sz w:val="22"/>
          <w:szCs w:val="22"/>
        </w:rPr>
        <w:instrText xml:space="preserve"> ADDIN EN.CITE.DATA </w:instrText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end"/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8]</w:t>
      </w:r>
      <w:r w:rsidR="00B21155">
        <w:rPr>
          <w:sz w:val="22"/>
          <w:szCs w:val="22"/>
        </w:rPr>
        <w:fldChar w:fldCharType="end"/>
      </w:r>
      <w:r w:rsidR="002B0141">
        <w:rPr>
          <w:sz w:val="22"/>
          <w:szCs w:val="22"/>
        </w:rPr>
        <w:t xml:space="preserve"> and useful for patient advice</w:t>
      </w:r>
      <w:r w:rsidR="00AE6BC1">
        <w:rPr>
          <w:sz w:val="22"/>
          <w:szCs w:val="22"/>
        </w:rPr>
        <w:t xml:space="preserve"> in answer to the question “how much, how fast?”</w:t>
      </w:r>
    </w:p>
    <w:p w14:paraId="6DB4F05F" w14:textId="51765F3A" w:rsidR="00B042EB" w:rsidRDefault="00B042EB" w:rsidP="00FD7732">
      <w:pPr>
        <w:jc w:val="both"/>
        <w:rPr>
          <w:sz w:val="22"/>
          <w:szCs w:val="22"/>
        </w:rPr>
      </w:pPr>
    </w:p>
    <w:p w14:paraId="105F9C86" w14:textId="3962FBAE" w:rsidR="00B042EB" w:rsidRDefault="00B042EB" w:rsidP="00244D4B">
      <w:pPr>
        <w:jc w:val="both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 xml:space="preserve">The </w:t>
      </w:r>
      <w:r w:rsidR="00BF5396">
        <w:rPr>
          <w:rFonts w:cs="Times New Roman"/>
          <w:sz w:val="22"/>
          <w:szCs w:val="22"/>
        </w:rPr>
        <w:t xml:space="preserve">new </w:t>
      </w:r>
      <w:r w:rsidRPr="00350FC4">
        <w:rPr>
          <w:rFonts w:cs="Times New Roman"/>
          <w:sz w:val="22"/>
          <w:szCs w:val="22"/>
        </w:rPr>
        <w:t>WHO Global Action Plan on Physi</w:t>
      </w:r>
      <w:r w:rsidR="00BF5396">
        <w:rPr>
          <w:rFonts w:cs="Times New Roman"/>
          <w:sz w:val="22"/>
          <w:szCs w:val="22"/>
        </w:rPr>
        <w:t>cal Activity</w:t>
      </w:r>
      <w:r>
        <w:rPr>
          <w:rFonts w:cs="Times New Roman"/>
          <w:sz w:val="22"/>
          <w:szCs w:val="22"/>
        </w:rPr>
        <w:t xml:space="preserve"> seeks </w:t>
      </w:r>
      <w:r w:rsidRPr="00350FC4">
        <w:rPr>
          <w:rFonts w:cs="Times New Roman"/>
          <w:sz w:val="22"/>
          <w:szCs w:val="22"/>
        </w:rPr>
        <w:t>to reduce physical inactivity by 15% by 2030</w:t>
      </w:r>
      <w:r>
        <w:rPr>
          <w:rFonts w:cs="Times New Roman"/>
          <w:sz w:val="22"/>
          <w:szCs w:val="22"/>
        </w:rPr>
        <w:t xml:space="preserve">, </w:t>
      </w:r>
      <w:r w:rsidRPr="00350FC4">
        <w:rPr>
          <w:rFonts w:cs="Times New Roman"/>
          <w:sz w:val="22"/>
          <w:szCs w:val="22"/>
        </w:rPr>
        <w:t>by creating active societies, en</w:t>
      </w:r>
      <w:r>
        <w:rPr>
          <w:rFonts w:cs="Times New Roman"/>
          <w:sz w:val="22"/>
          <w:szCs w:val="22"/>
        </w:rPr>
        <w:t>viro</w:t>
      </w:r>
      <w:r w:rsidR="00BF5396">
        <w:rPr>
          <w:rFonts w:cs="Times New Roman"/>
          <w:sz w:val="22"/>
          <w:szCs w:val="22"/>
        </w:rPr>
        <w:t>nments, people and systems</w:t>
      </w:r>
      <w:r w:rsidR="003C3669">
        <w:rPr>
          <w:rFonts w:cs="Times New Roman"/>
          <w:sz w:val="22"/>
          <w:szCs w:val="22"/>
        </w:rPr>
        <w:t>,</w:t>
      </w:r>
      <w:r w:rsidR="00BF5396">
        <w:rPr>
          <w:rFonts w:cs="Times New Roman"/>
          <w:sz w:val="22"/>
          <w:szCs w:val="22"/>
        </w:rPr>
        <w:t xml:space="preserve"> with </w:t>
      </w:r>
      <w:r w:rsidRPr="00350FC4">
        <w:rPr>
          <w:rFonts w:cs="Times New Roman"/>
          <w:sz w:val="22"/>
          <w:szCs w:val="22"/>
        </w:rPr>
        <w:t>univ</w:t>
      </w:r>
      <w:r>
        <w:rPr>
          <w:rFonts w:cs="Times New Roman"/>
          <w:sz w:val="22"/>
          <w:szCs w:val="22"/>
        </w:rPr>
        <w:t>ersally applicable</w:t>
      </w:r>
      <w:r w:rsidR="00BF5396">
        <w:rPr>
          <w:rFonts w:cs="Times New Roman"/>
          <w:sz w:val="22"/>
          <w:szCs w:val="22"/>
        </w:rPr>
        <w:t xml:space="preserve"> policies</w:t>
      </w:r>
      <w:r w:rsidR="00B21155">
        <w:rPr>
          <w:rFonts w:cs="Times New Roman"/>
          <w:sz w:val="22"/>
          <w:szCs w:val="22"/>
        </w:rPr>
        <w:fldChar w:fldCharType="begin"/>
      </w:r>
      <w:r w:rsidR="00B21155">
        <w:rPr>
          <w:rFonts w:cs="Times New Roman"/>
          <w:sz w:val="22"/>
          <w:szCs w:val="22"/>
        </w:rPr>
        <w:instrText xml:space="preserve"> ADDIN EN.CITE &lt;EndNote&gt;&lt;Cite ExcludeAuth="1"&gt;&lt;Year&gt;2018&lt;/Year&gt;&lt;RecNum&gt;1&lt;/RecNum&gt;&lt;IDText&gt;Global action plan on physical activity 2018–2030: more active people for a healthier world&lt;/IDText&gt;&lt;DisplayText&gt;[5]&lt;/DisplayText&gt;&lt;record&gt;&lt;rec-number&gt;1&lt;/rec-number&gt;&lt;foreign-keys&gt;&lt;key app="EN" db-id="9xpzspszd0v9f1erxp8p520yaa5wpzxxvvxe" timestamp="1537168267"&gt;1&lt;/key&gt;&lt;/foreign-keys&gt;&lt;ref-type name="Report"&gt;27&lt;/ref-type&gt;&lt;contributors&gt;&lt;/contributors&gt;&lt;titles&gt;&lt;title&gt;Global action plan on physical activity 2018–2030: more active people for a healthier world&lt;/title&gt;&lt;/titles&gt;&lt;number&gt;Licence: CC BY-NC-SA 3.0 IGO&lt;/number&gt;&lt;dates&gt;&lt;year&gt;2018&lt;/year&gt;&lt;/dates&gt;&lt;pub-location&gt;Geneva&lt;/pub-location&gt;&lt;publisher&gt;World Health Organization&lt;/publisher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B21155">
        <w:rPr>
          <w:rFonts w:cs="Times New Roman"/>
          <w:noProof/>
          <w:sz w:val="22"/>
          <w:szCs w:val="22"/>
        </w:rPr>
        <w:t>[5]</w:t>
      </w:r>
      <w:r w:rsidR="00B21155">
        <w:rPr>
          <w:rFonts w:cs="Times New Roman"/>
          <w:sz w:val="22"/>
          <w:szCs w:val="22"/>
        </w:rPr>
        <w:fldChar w:fldCharType="end"/>
      </w:r>
      <w:r>
        <w:rPr>
          <w:rFonts w:cs="Times New Roman"/>
          <w:sz w:val="22"/>
          <w:szCs w:val="22"/>
        </w:rPr>
        <w:t xml:space="preserve">. </w:t>
      </w:r>
      <w:r w:rsidRPr="00350FC4">
        <w:rPr>
          <w:rFonts w:cs="Times New Roman"/>
          <w:sz w:val="22"/>
          <w:szCs w:val="22"/>
        </w:rPr>
        <w:t xml:space="preserve"> </w:t>
      </w:r>
      <w:r>
        <w:rPr>
          <w:rFonts w:cs="Times New Roman"/>
          <w:sz w:val="22"/>
          <w:szCs w:val="22"/>
        </w:rPr>
        <w:t xml:space="preserve">Whilst such population approaches are </w:t>
      </w:r>
      <w:r w:rsidR="008D1BCA">
        <w:rPr>
          <w:rFonts w:cs="Times New Roman"/>
          <w:sz w:val="22"/>
          <w:szCs w:val="22"/>
        </w:rPr>
        <w:t xml:space="preserve">vitally </w:t>
      </w:r>
      <w:r>
        <w:rPr>
          <w:rFonts w:cs="Times New Roman"/>
          <w:sz w:val="22"/>
          <w:szCs w:val="22"/>
        </w:rPr>
        <w:t>important</w:t>
      </w:r>
      <w:r w:rsidR="00244D4B">
        <w:rPr>
          <w:rFonts w:cs="Times New Roman"/>
          <w:sz w:val="22"/>
          <w:szCs w:val="22"/>
        </w:rPr>
        <w:t xml:space="preserve">, health care professionals also have </w:t>
      </w:r>
      <w:r w:rsidR="00242646">
        <w:rPr>
          <w:rFonts w:cs="Times New Roman"/>
          <w:sz w:val="22"/>
          <w:szCs w:val="22"/>
        </w:rPr>
        <w:t xml:space="preserve">a </w:t>
      </w:r>
      <w:r w:rsidR="00244D4B">
        <w:rPr>
          <w:rFonts w:cs="Times New Roman"/>
          <w:sz w:val="22"/>
          <w:szCs w:val="22"/>
        </w:rPr>
        <w:t>valuable role in getting their patients more active</w:t>
      </w:r>
      <w:r w:rsidR="003C3669">
        <w:rPr>
          <w:rFonts w:cs="Times New Roman"/>
          <w:sz w:val="22"/>
          <w:szCs w:val="22"/>
        </w:rPr>
        <w:t>, with</w:t>
      </w:r>
      <w:r w:rsidR="00CD421B">
        <w:rPr>
          <w:rFonts w:cs="Times New Roman"/>
          <w:sz w:val="22"/>
          <w:szCs w:val="22"/>
        </w:rPr>
        <w:t xml:space="preserve"> </w:t>
      </w:r>
      <w:r w:rsidR="003C3669">
        <w:rPr>
          <w:rFonts w:cs="Times New Roman"/>
          <w:sz w:val="22"/>
          <w:szCs w:val="22"/>
        </w:rPr>
        <w:t>i</w:t>
      </w:r>
      <w:r w:rsidR="00244D4B">
        <w:rPr>
          <w:rFonts w:cs="Times New Roman"/>
          <w:sz w:val="22"/>
          <w:szCs w:val="22"/>
        </w:rPr>
        <w:t xml:space="preserve">nitiatives such as Exercise is Medicine in the US to “prescribe” regular physical </w:t>
      </w:r>
      <w:r w:rsidR="00BF5396">
        <w:rPr>
          <w:rFonts w:cs="Times New Roman"/>
          <w:sz w:val="22"/>
          <w:szCs w:val="22"/>
        </w:rPr>
        <w:t>activity</w:t>
      </w:r>
      <w:r w:rsidR="00B21155">
        <w:rPr>
          <w:rFonts w:cs="Times New Roman"/>
          <w:sz w:val="22"/>
          <w:szCs w:val="22"/>
        </w:rPr>
        <w:fldChar w:fldCharType="begin"/>
      </w:r>
      <w:r w:rsidR="00B21155">
        <w:rPr>
          <w:rFonts w:cs="Times New Roman"/>
          <w:sz w:val="22"/>
          <w:szCs w:val="22"/>
        </w:rPr>
        <w:instrText xml:space="preserve"> ADDIN EN.CITE &lt;EndNote&gt;&lt;Cite&gt;&lt;Author&gt;Cowan&lt;/Author&gt;&lt;Year&gt;2016&lt;/Year&gt;&lt;RecNum&gt;3128&lt;/RecNum&gt;&lt;DisplayText&gt;[9]&lt;/DisplayText&gt;&lt;record&gt;&lt;rec-number&gt;3128&lt;/rec-number&gt;&lt;foreign-keys&gt;&lt;key app="EN" db-id="spxzpt9sbfe0e6efwssxrszk09rw0rw25zps" timestamp="1537014605"&gt;3128&lt;/key&gt;&lt;/foreign-keys&gt;&lt;ref-type name="Journal Article"&gt;17&lt;/ref-type&gt;&lt;contributors&gt;&lt;authors&gt;&lt;author&gt;Cowan, R. E.&lt;/author&gt;&lt;/authors&gt;&lt;/contributors&gt;&lt;auth-address&gt;Department of Neurosurgery and Miami Project to Cure Paralysis, University of Miami Miller School of Medicine, Miami, FL. Electronic address: rcowan@med.miami.edu.&lt;/auth-address&gt;&lt;titles&gt;&lt;title&gt;Exercise Is Medicine Initiative: Physical Activity as a Vital Sign and Prescription in Adult Rehabilitation Practice&lt;/title&gt;&lt;secondary-title&gt;Arch Phys Med Rehabil&lt;/secondary-title&gt;&lt;/titles&gt;&lt;periodical&gt;&lt;full-title&gt;Arch Phys Med Rehabil&lt;/full-title&gt;&lt;/periodical&gt;&lt;pages&gt;S232-7&lt;/pages&gt;&lt;volume&gt;97&lt;/volume&gt;&lt;number&gt;9 Suppl&lt;/number&gt;&lt;keywords&gt;&lt;keyword&gt;Exercise/*physiology&lt;/keyword&gt;&lt;keyword&gt;*Exercise Therapy&lt;/keyword&gt;&lt;keyword&gt;Humans&lt;/keyword&gt;&lt;keyword&gt;Practice Patterns, Physicians&amp;apos;&lt;/keyword&gt;&lt;keyword&gt;Referral and Consultation&lt;/keyword&gt;&lt;keyword&gt;Vital Signs&lt;/keyword&gt;&lt;keyword&gt;*Brain injuries&lt;/keyword&gt;&lt;keyword&gt;*Exercise&lt;/keyword&gt;&lt;keyword&gt;*Multiple sclerosis&lt;/keyword&gt;&lt;keyword&gt;*Public health&lt;/keyword&gt;&lt;keyword&gt;*Rehabilitation&lt;/keyword&gt;&lt;keyword&gt;*Spinal cord injuries&lt;/keyword&gt;&lt;keyword&gt;*Stroke&lt;/keyword&gt;&lt;/keywords&gt;&lt;dates&gt;&lt;year&gt;2016&lt;/year&gt;&lt;pub-dates&gt;&lt;date&gt;Sep&lt;/date&gt;&lt;/pub-dates&gt;&lt;/dates&gt;&lt;isbn&gt;1532-821X (Electronic)&amp;#xD;0003-9993 (Linking)&lt;/isbn&gt;&lt;accession-num&gt;27470321&lt;/accession-num&gt;&lt;urls&gt;&lt;related-urls&gt;&lt;url&gt;https://www.ncbi.nlm.nih.gov/pubmed/27470321&lt;/url&gt;&lt;/related-urls&gt;&lt;/urls&gt;&lt;electronic-resource-num&gt;10.1016/j.apmr.2016.01.040&lt;/electronic-resource-num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B21155">
        <w:rPr>
          <w:rFonts w:cs="Times New Roman"/>
          <w:noProof/>
          <w:sz w:val="22"/>
          <w:szCs w:val="22"/>
        </w:rPr>
        <w:t>[9]</w:t>
      </w:r>
      <w:r w:rsidR="00B21155">
        <w:rPr>
          <w:rFonts w:cs="Times New Roman"/>
          <w:sz w:val="22"/>
          <w:szCs w:val="22"/>
        </w:rPr>
        <w:fldChar w:fldCharType="end"/>
      </w:r>
      <w:r w:rsidR="003B021F">
        <w:rPr>
          <w:rFonts w:cs="Times New Roman"/>
          <w:sz w:val="22"/>
          <w:szCs w:val="22"/>
        </w:rPr>
        <w:t xml:space="preserve"> </w:t>
      </w:r>
      <w:r w:rsidR="00244D4B">
        <w:rPr>
          <w:rFonts w:cs="Times New Roman"/>
          <w:sz w:val="22"/>
          <w:szCs w:val="22"/>
        </w:rPr>
        <w:t>and drives to promote physical activity in</w:t>
      </w:r>
      <w:r w:rsidR="00C21E91">
        <w:rPr>
          <w:rFonts w:cs="Times New Roman"/>
          <w:sz w:val="22"/>
          <w:szCs w:val="22"/>
        </w:rPr>
        <w:t xml:space="preserve"> UK</w:t>
      </w:r>
      <w:r w:rsidR="00244D4B">
        <w:rPr>
          <w:rFonts w:cs="Times New Roman"/>
          <w:sz w:val="22"/>
          <w:szCs w:val="22"/>
        </w:rPr>
        <w:t xml:space="preserve"> primary care</w:t>
      </w:r>
      <w:r w:rsidR="00B21155">
        <w:rPr>
          <w:rFonts w:cs="Times New Roman"/>
          <w:sz w:val="22"/>
          <w:szCs w:val="22"/>
        </w:rPr>
        <w:fldChar w:fldCharType="begin"/>
      </w:r>
      <w:r w:rsidR="00B21155">
        <w:rPr>
          <w:rFonts w:cs="Times New Roman"/>
          <w:sz w:val="22"/>
          <w:szCs w:val="22"/>
        </w:rPr>
        <w:instrText xml:space="preserve"> ADDIN EN.CITE &lt;EndNote&gt;&lt;Cite&gt;&lt;Author&gt;Brooks&lt;/Author&gt;&lt;Year&gt;2016&lt;/Year&gt;&lt;RecNum&gt;3129&lt;/RecNum&gt;&lt;DisplayText&gt;[10]&lt;/DisplayText&gt;&lt;record&gt;&lt;rec-number&gt;3129&lt;/rec-number&gt;&lt;foreign-keys&gt;&lt;key app="EN" db-id="spxzpt9sbfe0e6efwssxrszk09rw0rw25zps" timestamp="1537014759"&gt;3129&lt;/key&gt;&lt;/foreign-keys&gt;&lt;ref-type name="Journal Article"&gt;17&lt;/ref-type&gt;&lt;contributors&gt;&lt;authors&gt;&lt;author&gt;Brooks, J.&lt;/author&gt;&lt;author&gt;Ahmad, I.&lt;/author&gt;&lt;author&gt;Easton, G.&lt;/author&gt;&lt;/authors&gt;&lt;/contributors&gt;&lt;titles&gt;&lt;title&gt;Promoting physical activity: the general practice agenda&lt;/title&gt;&lt;secondary-title&gt;Br J Gen Pract&lt;/secondary-title&gt;&lt;/titles&gt;&lt;periodical&gt;&lt;full-title&gt;Br J Gen Pract&lt;/full-title&gt;&lt;/periodical&gt;&lt;pages&gt;454-5&lt;/pages&gt;&lt;volume&gt;66&lt;/volume&gt;&lt;number&gt;650&lt;/number&gt;&lt;keywords&gt;&lt;keyword&gt;Cardiovascular Diseases/prevention &amp;amp; control&lt;/keyword&gt;&lt;keyword&gt;Diabetes Mellitus, Type 2/prevention &amp;amp; control&lt;/keyword&gt;&lt;keyword&gt;*Exercise&lt;/keyword&gt;&lt;keyword&gt;*General Practice&lt;/keyword&gt;&lt;keyword&gt;Humans&lt;/keyword&gt;&lt;keyword&gt;Neoplasms/prevention &amp;amp; control&lt;/keyword&gt;&lt;keyword&gt;Preventive Medicine/*organization &amp;amp; administration&lt;/keyword&gt;&lt;keyword&gt;Program Development&lt;/keyword&gt;&lt;keyword&gt;Risk Reduction Behavior&lt;/keyword&gt;&lt;/keywords&gt;&lt;dates&gt;&lt;year&gt;2016&lt;/year&gt;&lt;pub-dates&gt;&lt;date&gt;Sep&lt;/date&gt;&lt;/pub-dates&gt;&lt;/dates&gt;&lt;isbn&gt;1478-5242 (Electronic)&amp;#xD;0960-1643 (Linking)&lt;/isbn&gt;&lt;accession-num&gt;27563115&lt;/accession-num&gt;&lt;urls&gt;&lt;related-urls&gt;&lt;url&gt;https://www.ncbi.nlm.nih.gov/pubmed/27563115&lt;/url&gt;&lt;/related-urls&gt;&lt;/urls&gt;&lt;custom2&gt;PMC5198680&lt;/custom2&gt;&lt;electronic-resource-num&gt;10.3399/bjgp16X686689&lt;/electronic-resource-num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B21155">
        <w:rPr>
          <w:rFonts w:cs="Times New Roman"/>
          <w:noProof/>
          <w:sz w:val="22"/>
          <w:szCs w:val="22"/>
        </w:rPr>
        <w:t>[10]</w:t>
      </w:r>
      <w:r w:rsidR="00B21155">
        <w:rPr>
          <w:rFonts w:cs="Times New Roman"/>
          <w:sz w:val="22"/>
          <w:szCs w:val="22"/>
        </w:rPr>
        <w:fldChar w:fldCharType="end"/>
      </w:r>
      <w:r w:rsidR="00244D4B">
        <w:rPr>
          <w:rFonts w:cs="Times New Roman"/>
          <w:sz w:val="22"/>
          <w:szCs w:val="22"/>
        </w:rPr>
        <w:t>.</w:t>
      </w:r>
      <w:r w:rsidR="00AE6BC1">
        <w:rPr>
          <w:rFonts w:cs="Times New Roman"/>
          <w:sz w:val="22"/>
          <w:szCs w:val="22"/>
        </w:rPr>
        <w:t xml:space="preserve"> </w:t>
      </w:r>
      <w:r w:rsidR="00BD4B43">
        <w:rPr>
          <w:rFonts w:cs="Times New Roman"/>
          <w:sz w:val="22"/>
          <w:szCs w:val="22"/>
        </w:rPr>
        <w:t>A recent</w:t>
      </w:r>
      <w:r w:rsidR="008D1BCA">
        <w:rPr>
          <w:rFonts w:cs="Times New Roman"/>
          <w:sz w:val="22"/>
          <w:szCs w:val="22"/>
        </w:rPr>
        <w:t xml:space="preserve"> review made the case more broadly</w:t>
      </w:r>
      <w:r w:rsidR="00BD4B43">
        <w:rPr>
          <w:rFonts w:cs="Times New Roman"/>
          <w:sz w:val="22"/>
          <w:szCs w:val="22"/>
        </w:rPr>
        <w:t xml:space="preserve"> that “</w:t>
      </w:r>
      <w:r w:rsidR="008D1BCA">
        <w:rPr>
          <w:rFonts w:cs="Times New Roman"/>
          <w:sz w:val="22"/>
          <w:szCs w:val="22"/>
        </w:rPr>
        <w:t>Movement is M</w:t>
      </w:r>
      <w:r w:rsidR="00BD4B43">
        <w:rPr>
          <w:rFonts w:cs="Times New Roman"/>
          <w:sz w:val="22"/>
          <w:szCs w:val="22"/>
        </w:rPr>
        <w:t>edicine”</w:t>
      </w:r>
      <w:r w:rsidR="008D1BCA">
        <w:rPr>
          <w:rFonts w:cs="Times New Roman"/>
          <w:sz w:val="22"/>
          <w:szCs w:val="22"/>
        </w:rPr>
        <w:t xml:space="preserve"> and that measurement of physical activity status and cardiorespiratory fitness should be vital signs that </w:t>
      </w:r>
      <w:r w:rsidR="00933522">
        <w:rPr>
          <w:rFonts w:cs="Times New Roman"/>
          <w:sz w:val="22"/>
          <w:szCs w:val="22"/>
        </w:rPr>
        <w:t xml:space="preserve">all </w:t>
      </w:r>
      <w:r w:rsidR="008D1BCA">
        <w:rPr>
          <w:rFonts w:cs="Times New Roman"/>
          <w:sz w:val="22"/>
          <w:szCs w:val="22"/>
        </w:rPr>
        <w:t>health care professionals incorporate into their consultations</w:t>
      </w:r>
      <w:r w:rsidR="008D1BCA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Fletcher&lt;/Author&gt;&lt;Year&gt;2018&lt;/Year&gt;&lt;RecNum&gt;3132&lt;/RecNum&gt;&lt;DisplayText&gt;[11]&lt;/DisplayText&gt;&lt;record&gt;&lt;rec-number&gt;3132&lt;/rec-number&gt;&lt;foreign-keys&gt;&lt;key app="EN" db-id="spxzpt9sbfe0e6efwssxrszk09rw0rw25zps" timestamp="1537708314"&gt;3132&lt;/key&gt;&lt;/foreign-keys&gt;&lt;ref-type name="Journal Article"&gt;17&lt;/ref-type&gt;&lt;contributors&gt;&lt;authors&gt;&lt;author&gt;Fletcher, G.F. Landolfo, C. Niebauer, J. Ozemek, C. Arena, R. Lavie, C.J.&lt;/author&gt;&lt;/authors&gt;&lt;/contributors&gt;&lt;titles&gt;&lt;title&gt;Promoting Physical Activity and Exercise&lt;/title&gt;&lt;secondary-title&gt;Journal of the American College of Cardiology&lt;/secondary-title&gt;&lt;/titles&gt;&lt;periodical&gt;&lt;full-title&gt;Journal of the American College of Cardiology&lt;/full-title&gt;&lt;/periodical&gt;&lt;pages&gt;1622-1639&lt;/pages&gt;&lt;volume&gt;72&lt;/volume&gt;&lt;dates&gt;&lt;year&gt;2018&lt;/year&gt;&lt;/dates&gt;&lt;work-type&gt;JACC Focus Seminar: CV Health Promotion&lt;/work-type&gt;&lt;urls&gt;&lt;/urls&gt;&lt;/record&gt;&lt;/Cite&gt;&lt;/EndNote&gt;</w:instrText>
      </w:r>
      <w:r w:rsidR="008D1BCA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11]</w:t>
      </w:r>
      <w:r w:rsidR="008D1BCA">
        <w:rPr>
          <w:rFonts w:cs="Times New Roman"/>
          <w:sz w:val="22"/>
          <w:szCs w:val="22"/>
        </w:rPr>
        <w:fldChar w:fldCharType="end"/>
      </w:r>
      <w:r w:rsidR="008D1BCA">
        <w:rPr>
          <w:rFonts w:cs="Times New Roman"/>
          <w:sz w:val="22"/>
          <w:szCs w:val="22"/>
        </w:rPr>
        <w:t xml:space="preserve">. </w:t>
      </w:r>
      <w:r w:rsidR="00AE6BC1">
        <w:rPr>
          <w:rFonts w:cs="Times New Roman"/>
          <w:sz w:val="22"/>
          <w:szCs w:val="22"/>
        </w:rPr>
        <w:t xml:space="preserve">The rest of this editorial </w:t>
      </w:r>
      <w:r w:rsidR="00947A4B">
        <w:rPr>
          <w:rFonts w:cs="Times New Roman"/>
          <w:sz w:val="22"/>
          <w:szCs w:val="22"/>
        </w:rPr>
        <w:t xml:space="preserve">focuses </w:t>
      </w:r>
      <w:r w:rsidR="003329B7">
        <w:rPr>
          <w:rFonts w:cs="Times New Roman"/>
          <w:sz w:val="22"/>
          <w:szCs w:val="22"/>
        </w:rPr>
        <w:t>on how we can best get adults and older adults to do more physical activity</w:t>
      </w:r>
      <w:r w:rsidR="0072278F">
        <w:rPr>
          <w:rFonts w:cs="Times New Roman"/>
          <w:sz w:val="22"/>
          <w:szCs w:val="22"/>
        </w:rPr>
        <w:t>, utilising effective behaviour change techniques</w:t>
      </w:r>
      <w:r w:rsidR="00C21E91">
        <w:rPr>
          <w:rFonts w:cs="Times New Roman"/>
          <w:sz w:val="22"/>
          <w:szCs w:val="22"/>
        </w:rPr>
        <w:t xml:space="preserve"> (BCTs) </w:t>
      </w:r>
      <w:r w:rsidR="0072278F">
        <w:rPr>
          <w:rFonts w:cs="Times New Roman"/>
          <w:sz w:val="22"/>
          <w:szCs w:val="22"/>
        </w:rPr>
        <w:t>and new technologies</w:t>
      </w:r>
      <w:r w:rsidR="00933522">
        <w:rPr>
          <w:rFonts w:cs="Times New Roman"/>
          <w:sz w:val="22"/>
          <w:szCs w:val="22"/>
        </w:rPr>
        <w:t>.</w:t>
      </w:r>
      <w:r w:rsidR="001119A3">
        <w:rPr>
          <w:rFonts w:cs="Times New Roman"/>
          <w:sz w:val="22"/>
          <w:szCs w:val="22"/>
        </w:rPr>
        <w:t xml:space="preserve"> </w:t>
      </w:r>
      <w:r w:rsidR="0064073A">
        <w:rPr>
          <w:rFonts w:cs="Times New Roman"/>
          <w:sz w:val="22"/>
          <w:szCs w:val="22"/>
        </w:rPr>
        <w:t>L</w:t>
      </w:r>
      <w:r w:rsidR="00314985">
        <w:rPr>
          <w:rFonts w:cs="Times New Roman"/>
          <w:sz w:val="22"/>
          <w:szCs w:val="22"/>
        </w:rPr>
        <w:t xml:space="preserve">earning resources </w:t>
      </w:r>
      <w:r w:rsidR="001119A3">
        <w:rPr>
          <w:rFonts w:cs="Times New Roman"/>
          <w:sz w:val="22"/>
          <w:szCs w:val="22"/>
        </w:rPr>
        <w:t xml:space="preserve">for health care professionals </w:t>
      </w:r>
      <w:r w:rsidR="00314985">
        <w:rPr>
          <w:rFonts w:cs="Times New Roman"/>
          <w:sz w:val="22"/>
          <w:szCs w:val="22"/>
        </w:rPr>
        <w:t>such as Motivate2Move</w:t>
      </w:r>
      <w:r w:rsidR="003B021F">
        <w:rPr>
          <w:rFonts w:cs="Times New Roman"/>
          <w:sz w:val="22"/>
          <w:szCs w:val="22"/>
        </w:rPr>
        <w:t xml:space="preserve"> </w:t>
      </w:r>
      <w:r w:rsidR="00314985">
        <w:rPr>
          <w:rFonts w:cs="Times New Roman"/>
          <w:sz w:val="22"/>
          <w:szCs w:val="22"/>
        </w:rPr>
        <w:t>(</w:t>
      </w:r>
      <w:hyperlink r:id="rId11" w:history="1">
        <w:r w:rsidR="001119A3" w:rsidRPr="007D1442">
          <w:rPr>
            <w:rStyle w:val="Hyperlink"/>
            <w:rFonts w:cs="Times New Roman"/>
            <w:sz w:val="22"/>
            <w:szCs w:val="22"/>
          </w:rPr>
          <w:t>https://gpcpd.walesdeanery.org/index.php/welcome-to-motivate-2-move</w:t>
        </w:r>
      </w:hyperlink>
      <w:r w:rsidR="001119A3">
        <w:rPr>
          <w:rFonts w:cs="Times New Roman"/>
          <w:sz w:val="22"/>
          <w:szCs w:val="22"/>
        </w:rPr>
        <w:t>)</w:t>
      </w:r>
      <w:r w:rsidR="00C21E91">
        <w:rPr>
          <w:rFonts w:cs="Times New Roman"/>
          <w:sz w:val="22"/>
          <w:szCs w:val="22"/>
        </w:rPr>
        <w:t xml:space="preserve"> also provide useful tools</w:t>
      </w:r>
      <w:r w:rsidR="001119A3">
        <w:rPr>
          <w:rFonts w:cs="Times New Roman"/>
          <w:sz w:val="22"/>
          <w:szCs w:val="22"/>
        </w:rPr>
        <w:t xml:space="preserve">. </w:t>
      </w:r>
      <w:r w:rsidR="003C3669">
        <w:rPr>
          <w:rFonts w:cs="Times New Roman"/>
          <w:sz w:val="22"/>
          <w:szCs w:val="22"/>
        </w:rPr>
        <w:t>A</w:t>
      </w:r>
      <w:r w:rsidR="00947A4B">
        <w:rPr>
          <w:rFonts w:cs="Times New Roman"/>
          <w:sz w:val="22"/>
          <w:szCs w:val="22"/>
        </w:rPr>
        <w:t>ddition</w:t>
      </w:r>
      <w:r w:rsidR="003C3669">
        <w:rPr>
          <w:rFonts w:cs="Times New Roman"/>
          <w:sz w:val="22"/>
          <w:szCs w:val="22"/>
        </w:rPr>
        <w:t>ally</w:t>
      </w:r>
      <w:r w:rsidR="00947A4B">
        <w:rPr>
          <w:rFonts w:cs="Times New Roman"/>
          <w:sz w:val="22"/>
          <w:szCs w:val="22"/>
        </w:rPr>
        <w:t>,</w:t>
      </w:r>
      <w:r w:rsidR="00C21E91">
        <w:rPr>
          <w:rFonts w:cs="Times New Roman"/>
          <w:sz w:val="22"/>
          <w:szCs w:val="22"/>
        </w:rPr>
        <w:t xml:space="preserve"> excellent</w:t>
      </w:r>
      <w:r w:rsidR="003329B7">
        <w:rPr>
          <w:rFonts w:cs="Times New Roman"/>
          <w:sz w:val="22"/>
          <w:szCs w:val="22"/>
        </w:rPr>
        <w:t xml:space="preserve"> </w:t>
      </w:r>
      <w:r w:rsidR="00C21E91">
        <w:rPr>
          <w:rFonts w:cs="Times New Roman"/>
          <w:sz w:val="22"/>
          <w:szCs w:val="22"/>
        </w:rPr>
        <w:t>guidance for</w:t>
      </w:r>
      <w:r w:rsidR="0072278F">
        <w:rPr>
          <w:rFonts w:cs="Times New Roman"/>
          <w:sz w:val="22"/>
          <w:szCs w:val="22"/>
        </w:rPr>
        <w:t xml:space="preserve"> </w:t>
      </w:r>
      <w:r w:rsidR="00371601">
        <w:rPr>
          <w:rFonts w:cs="Times New Roman"/>
          <w:sz w:val="22"/>
          <w:szCs w:val="22"/>
        </w:rPr>
        <w:t xml:space="preserve">patients with </w:t>
      </w:r>
      <w:r w:rsidR="0072278F">
        <w:rPr>
          <w:rFonts w:cs="Times New Roman"/>
          <w:sz w:val="22"/>
          <w:szCs w:val="22"/>
        </w:rPr>
        <w:t>specific long-</w:t>
      </w:r>
      <w:r w:rsidR="003329B7">
        <w:rPr>
          <w:rFonts w:cs="Times New Roman"/>
          <w:sz w:val="22"/>
          <w:szCs w:val="22"/>
        </w:rPr>
        <w:t>term conditions including ischaemic heart disease, heart failure, s</w:t>
      </w:r>
      <w:r w:rsidR="0072278F">
        <w:rPr>
          <w:rFonts w:cs="Times New Roman"/>
          <w:sz w:val="22"/>
          <w:szCs w:val="22"/>
        </w:rPr>
        <w:t>troke, hypertension</w:t>
      </w:r>
      <w:r w:rsidR="00C21E91">
        <w:rPr>
          <w:rFonts w:cs="Times New Roman"/>
          <w:sz w:val="22"/>
          <w:szCs w:val="22"/>
        </w:rPr>
        <w:t xml:space="preserve"> etc</w:t>
      </w:r>
      <w:r w:rsidR="0072278F">
        <w:rPr>
          <w:rFonts w:cs="Times New Roman"/>
          <w:sz w:val="22"/>
          <w:szCs w:val="22"/>
        </w:rPr>
        <w:t xml:space="preserve"> are provided</w:t>
      </w:r>
      <w:r w:rsidR="003329B7">
        <w:rPr>
          <w:rFonts w:cs="Times New Roman"/>
          <w:sz w:val="22"/>
          <w:szCs w:val="22"/>
        </w:rPr>
        <w:t xml:space="preserve"> at </w:t>
      </w:r>
      <w:hyperlink r:id="rId12" w:history="1">
        <w:r w:rsidR="003329B7" w:rsidRPr="007D1442">
          <w:rPr>
            <w:rStyle w:val="Hyperlink"/>
            <w:rFonts w:cs="Times New Roman"/>
            <w:sz w:val="22"/>
            <w:szCs w:val="22"/>
          </w:rPr>
          <w:t>http://www.benefitfromactivity.org.uk</w:t>
        </w:r>
      </w:hyperlink>
      <w:r w:rsidR="0072278F">
        <w:rPr>
          <w:rFonts w:cs="Times New Roman"/>
          <w:sz w:val="22"/>
          <w:szCs w:val="22"/>
        </w:rPr>
        <w:t>.</w:t>
      </w:r>
    </w:p>
    <w:p w14:paraId="70B47ED1" w14:textId="77777777" w:rsidR="0072278F" w:rsidRDefault="0072278F" w:rsidP="00244D4B">
      <w:pPr>
        <w:jc w:val="both"/>
        <w:rPr>
          <w:rFonts w:cs="Times New Roman"/>
          <w:sz w:val="22"/>
          <w:szCs w:val="22"/>
        </w:rPr>
      </w:pPr>
    </w:p>
    <w:p w14:paraId="2BC3135B" w14:textId="77777777" w:rsidR="00B042EB" w:rsidRDefault="00B042EB" w:rsidP="00B042EB">
      <w:pPr>
        <w:rPr>
          <w:rFonts w:cs="Times New Roman"/>
          <w:sz w:val="22"/>
          <w:szCs w:val="22"/>
        </w:rPr>
      </w:pPr>
    </w:p>
    <w:p w14:paraId="20F3631E" w14:textId="6FC07CA6" w:rsidR="005E0F41" w:rsidRPr="00350FC4" w:rsidRDefault="00C21E91" w:rsidP="00C07295">
      <w:pPr>
        <w:rPr>
          <w:b/>
          <w:sz w:val="22"/>
          <w:szCs w:val="22"/>
        </w:rPr>
      </w:pPr>
      <w:r>
        <w:rPr>
          <w:b/>
          <w:sz w:val="22"/>
          <w:szCs w:val="22"/>
        </w:rPr>
        <w:t>W</w:t>
      </w:r>
      <w:r w:rsidR="00AE493D" w:rsidRPr="00350FC4">
        <w:rPr>
          <w:b/>
          <w:sz w:val="22"/>
          <w:szCs w:val="22"/>
        </w:rPr>
        <w:t xml:space="preserve">hat role </w:t>
      </w:r>
      <w:r w:rsidR="009049CF" w:rsidRPr="00350FC4">
        <w:rPr>
          <w:b/>
          <w:sz w:val="22"/>
          <w:szCs w:val="22"/>
        </w:rPr>
        <w:t>do</w:t>
      </w:r>
      <w:r w:rsidR="00FE7CB7" w:rsidRPr="00350FC4">
        <w:rPr>
          <w:b/>
          <w:sz w:val="22"/>
          <w:szCs w:val="22"/>
        </w:rPr>
        <w:t xml:space="preserve"> </w:t>
      </w:r>
      <w:r w:rsidR="00AE493D" w:rsidRPr="00350FC4">
        <w:rPr>
          <w:b/>
          <w:sz w:val="22"/>
          <w:szCs w:val="22"/>
        </w:rPr>
        <w:t>behaviour change techniques</w:t>
      </w:r>
      <w:r>
        <w:rPr>
          <w:b/>
          <w:sz w:val="22"/>
          <w:szCs w:val="22"/>
        </w:rPr>
        <w:t xml:space="preserve"> (BCTs)</w:t>
      </w:r>
      <w:r w:rsidR="00FE7CB7" w:rsidRPr="00350FC4">
        <w:rPr>
          <w:b/>
          <w:sz w:val="22"/>
          <w:szCs w:val="22"/>
        </w:rPr>
        <w:t xml:space="preserve"> </w:t>
      </w:r>
      <w:r w:rsidR="009049CF" w:rsidRPr="00350FC4">
        <w:rPr>
          <w:b/>
          <w:sz w:val="22"/>
          <w:szCs w:val="22"/>
        </w:rPr>
        <w:t>play</w:t>
      </w:r>
      <w:r>
        <w:rPr>
          <w:b/>
          <w:sz w:val="22"/>
          <w:szCs w:val="22"/>
        </w:rPr>
        <w:t xml:space="preserve"> in effective physical activity interventions</w:t>
      </w:r>
      <w:r w:rsidR="00AE493D" w:rsidRPr="00350FC4">
        <w:rPr>
          <w:b/>
          <w:sz w:val="22"/>
          <w:szCs w:val="22"/>
        </w:rPr>
        <w:t>?</w:t>
      </w:r>
    </w:p>
    <w:p w14:paraId="2523C427" w14:textId="77777777" w:rsidR="000D1079" w:rsidRDefault="000D1079" w:rsidP="00DF3B42">
      <w:pPr>
        <w:jc w:val="both"/>
        <w:rPr>
          <w:sz w:val="22"/>
          <w:szCs w:val="22"/>
        </w:rPr>
      </w:pPr>
    </w:p>
    <w:p w14:paraId="1ADD2F88" w14:textId="3FC78651" w:rsidR="00301F8E" w:rsidRPr="00350FC4" w:rsidRDefault="00B44763" w:rsidP="00DF3B42">
      <w:pPr>
        <w:jc w:val="both"/>
        <w:rPr>
          <w:sz w:val="22"/>
          <w:szCs w:val="22"/>
        </w:rPr>
      </w:pPr>
      <w:r w:rsidRPr="00350FC4">
        <w:rPr>
          <w:sz w:val="22"/>
          <w:szCs w:val="22"/>
        </w:rPr>
        <w:t>Some of the</w:t>
      </w:r>
      <w:r w:rsidR="00AE493D" w:rsidRPr="00350FC4">
        <w:rPr>
          <w:sz w:val="22"/>
          <w:szCs w:val="22"/>
        </w:rPr>
        <w:t xml:space="preserve"> biggest reductions in future health problems </w:t>
      </w:r>
      <w:r w:rsidRPr="00350FC4">
        <w:rPr>
          <w:sz w:val="22"/>
          <w:szCs w:val="22"/>
        </w:rPr>
        <w:t>can be seen</w:t>
      </w:r>
      <w:r w:rsidR="00AE493D" w:rsidRPr="00350FC4">
        <w:rPr>
          <w:sz w:val="22"/>
          <w:szCs w:val="22"/>
        </w:rPr>
        <w:t xml:space="preserve"> when moving people from inactive </w:t>
      </w:r>
      <w:r w:rsidR="008E0CDC" w:rsidRPr="00350FC4">
        <w:rPr>
          <w:sz w:val="22"/>
          <w:szCs w:val="22"/>
        </w:rPr>
        <w:t xml:space="preserve">to moderately active </w:t>
      </w:r>
      <w:r w:rsidR="00C21E91">
        <w:rPr>
          <w:sz w:val="22"/>
          <w:szCs w:val="22"/>
        </w:rPr>
        <w:t>lifestyles,</w:t>
      </w:r>
      <w:r w:rsidR="006979F6" w:rsidRPr="00350FC4">
        <w:rPr>
          <w:sz w:val="22"/>
          <w:szCs w:val="22"/>
        </w:rPr>
        <w:t xml:space="preserve"> but </w:t>
      </w:r>
      <w:r w:rsidR="00CE4904" w:rsidRPr="00350FC4">
        <w:rPr>
          <w:sz w:val="22"/>
          <w:szCs w:val="22"/>
        </w:rPr>
        <w:t>physical activity needs to be</w:t>
      </w:r>
      <w:r w:rsidR="00FE7CB7" w:rsidRPr="00350FC4">
        <w:rPr>
          <w:sz w:val="22"/>
          <w:szCs w:val="22"/>
        </w:rPr>
        <w:t xml:space="preserve"> maintained</w:t>
      </w:r>
      <w:r w:rsidR="00E35485" w:rsidRPr="00350FC4">
        <w:rPr>
          <w:sz w:val="22"/>
          <w:szCs w:val="22"/>
        </w:rPr>
        <w:t xml:space="preserve"> </w:t>
      </w:r>
      <w:r w:rsidR="008E0CDC" w:rsidRPr="00350FC4">
        <w:rPr>
          <w:sz w:val="22"/>
          <w:szCs w:val="22"/>
        </w:rPr>
        <w:t>to achieve sustained health benefits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England&lt;/Author&gt;&lt;Year&gt;2016&lt;/Year&gt;&lt;RecNum&gt;3130&lt;/RecNum&gt;&lt;DisplayText&gt;[1]&lt;/DisplayText&gt;&lt;record&gt;&lt;rec-number&gt;3130&lt;/rec-number&gt;&lt;foreign-keys&gt;&lt;key app="EN" db-id="spxzpt9sbfe0e6efwssxrszk09rw0rw25zps" timestamp="1537015758"&gt;3130&lt;/key&gt;&lt;/foreign-keys&gt;&lt;ref-type name="Report"&gt;27&lt;/ref-type&gt;&lt;contributors&gt;&lt;authors&gt;&lt;author&gt;Public Health England&lt;/author&gt;&lt;/authors&gt;&lt;/contributors&gt;&lt;titles&gt;&lt;title&gt;Health matters: getting every adult active every day&lt;/title&gt;&lt;/titles&gt;&lt;dates&gt;&lt;year&gt;2016&lt;/year&gt;&lt;/dates&gt;&lt;pub-location&gt;London, England, &lt;/pub-location&gt;&lt;publisher&gt;Department of Health&lt;/publisher&gt;&lt;urls&gt;&lt;related-urls&gt;&lt;url&gt;https://www.gov.uk/government/publications/health-matters-getting-every-adult-active-every-day&lt;/url&gt;&lt;/related-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1]</w:t>
      </w:r>
      <w:r w:rsidR="00B21155">
        <w:rPr>
          <w:sz w:val="22"/>
          <w:szCs w:val="22"/>
        </w:rPr>
        <w:fldChar w:fldCharType="end"/>
      </w:r>
      <w:r w:rsidR="00C21E91">
        <w:rPr>
          <w:sz w:val="22"/>
          <w:szCs w:val="22"/>
        </w:rPr>
        <w:t>.</w:t>
      </w:r>
      <w:r w:rsidR="008E0CDC" w:rsidRPr="00350FC4">
        <w:rPr>
          <w:sz w:val="22"/>
          <w:szCs w:val="22"/>
        </w:rPr>
        <w:t xml:space="preserve"> H</w:t>
      </w:r>
      <w:r w:rsidR="00AE3A9F" w:rsidRPr="00350FC4">
        <w:rPr>
          <w:sz w:val="22"/>
          <w:szCs w:val="22"/>
        </w:rPr>
        <w:t xml:space="preserve">ow do we </w:t>
      </w:r>
      <w:r w:rsidR="00FE7CB7" w:rsidRPr="00350FC4">
        <w:rPr>
          <w:sz w:val="22"/>
          <w:szCs w:val="22"/>
        </w:rPr>
        <w:t xml:space="preserve">first </w:t>
      </w:r>
      <w:r w:rsidR="00CE4904" w:rsidRPr="00350FC4">
        <w:rPr>
          <w:sz w:val="22"/>
          <w:szCs w:val="22"/>
        </w:rPr>
        <w:t xml:space="preserve">get people </w:t>
      </w:r>
      <w:r w:rsidR="004723CA" w:rsidRPr="00350FC4">
        <w:rPr>
          <w:sz w:val="22"/>
          <w:szCs w:val="22"/>
        </w:rPr>
        <w:t xml:space="preserve">more </w:t>
      </w:r>
      <w:r w:rsidR="00CE4904" w:rsidRPr="00350FC4">
        <w:rPr>
          <w:sz w:val="22"/>
          <w:szCs w:val="22"/>
        </w:rPr>
        <w:t>activ</w:t>
      </w:r>
      <w:r w:rsidR="00E35485" w:rsidRPr="00350FC4">
        <w:rPr>
          <w:sz w:val="22"/>
          <w:szCs w:val="22"/>
        </w:rPr>
        <w:t>e</w:t>
      </w:r>
      <w:r w:rsidR="00301F8E" w:rsidRPr="00350FC4">
        <w:rPr>
          <w:sz w:val="22"/>
          <w:szCs w:val="22"/>
        </w:rPr>
        <w:t xml:space="preserve"> and</w:t>
      </w:r>
      <w:r w:rsidR="00E35485" w:rsidRPr="00350FC4">
        <w:rPr>
          <w:sz w:val="22"/>
          <w:szCs w:val="22"/>
        </w:rPr>
        <w:t xml:space="preserve"> </w:t>
      </w:r>
      <w:r w:rsidR="004723CA" w:rsidRPr="00350FC4">
        <w:rPr>
          <w:sz w:val="22"/>
          <w:szCs w:val="22"/>
        </w:rPr>
        <w:t xml:space="preserve">then </w:t>
      </w:r>
      <w:r w:rsidR="00E35485" w:rsidRPr="00350FC4">
        <w:rPr>
          <w:sz w:val="22"/>
          <w:szCs w:val="22"/>
        </w:rPr>
        <w:t xml:space="preserve">get </w:t>
      </w:r>
      <w:r w:rsidR="00127F35" w:rsidRPr="00350FC4">
        <w:rPr>
          <w:sz w:val="22"/>
          <w:szCs w:val="22"/>
        </w:rPr>
        <w:t>them</w:t>
      </w:r>
      <w:r w:rsidR="00FE7CB7" w:rsidRPr="00350FC4">
        <w:rPr>
          <w:sz w:val="22"/>
          <w:szCs w:val="22"/>
        </w:rPr>
        <w:t xml:space="preserve"> </w:t>
      </w:r>
      <w:r w:rsidR="00E35485" w:rsidRPr="00350FC4">
        <w:rPr>
          <w:sz w:val="22"/>
          <w:szCs w:val="22"/>
        </w:rPr>
        <w:t>to stay active?</w:t>
      </w:r>
      <w:r w:rsidR="00747F2A" w:rsidRPr="00350FC4">
        <w:rPr>
          <w:sz w:val="22"/>
          <w:szCs w:val="22"/>
        </w:rPr>
        <w:t xml:space="preserve"> </w:t>
      </w:r>
    </w:p>
    <w:p w14:paraId="463834AF" w14:textId="77777777" w:rsidR="00BE7051" w:rsidRPr="00350FC4" w:rsidRDefault="00BE7051" w:rsidP="00DF3B42">
      <w:pPr>
        <w:jc w:val="both"/>
        <w:rPr>
          <w:sz w:val="22"/>
          <w:szCs w:val="22"/>
        </w:rPr>
      </w:pPr>
    </w:p>
    <w:p w14:paraId="3357DE0A" w14:textId="7B055854" w:rsidR="009A4F21" w:rsidRPr="00350FC4" w:rsidRDefault="00301F8E" w:rsidP="00DF3B42">
      <w:pPr>
        <w:jc w:val="both"/>
        <w:rPr>
          <w:sz w:val="22"/>
          <w:szCs w:val="22"/>
        </w:rPr>
      </w:pPr>
      <w:r w:rsidRPr="00350FC4">
        <w:rPr>
          <w:sz w:val="22"/>
          <w:szCs w:val="22"/>
        </w:rPr>
        <w:t>Self-efficacy (</w:t>
      </w:r>
      <w:r w:rsidR="0011626A" w:rsidRPr="00350FC4">
        <w:rPr>
          <w:sz w:val="22"/>
          <w:szCs w:val="22"/>
        </w:rPr>
        <w:t xml:space="preserve">a person’s </w:t>
      </w:r>
      <w:r w:rsidRPr="00350FC4">
        <w:rPr>
          <w:sz w:val="22"/>
          <w:szCs w:val="22"/>
        </w:rPr>
        <w:t xml:space="preserve">belief in their ability to succeed) is a key health psychology </w:t>
      </w:r>
      <w:r w:rsidR="00BF117A" w:rsidRPr="00350FC4">
        <w:rPr>
          <w:sz w:val="22"/>
          <w:szCs w:val="22"/>
        </w:rPr>
        <w:t>construct</w:t>
      </w:r>
      <w:r w:rsidR="00127F35" w:rsidRPr="00350FC4">
        <w:rPr>
          <w:sz w:val="22"/>
          <w:szCs w:val="22"/>
        </w:rPr>
        <w:t xml:space="preserve"> </w:t>
      </w:r>
      <w:r w:rsidR="008E0CDC" w:rsidRPr="00350FC4">
        <w:rPr>
          <w:sz w:val="22"/>
          <w:szCs w:val="22"/>
        </w:rPr>
        <w:t>and</w:t>
      </w:r>
      <w:r w:rsidR="00FE7CB7" w:rsidRPr="00350FC4">
        <w:rPr>
          <w:sz w:val="22"/>
          <w:szCs w:val="22"/>
        </w:rPr>
        <w:t xml:space="preserve"> </w:t>
      </w:r>
      <w:r w:rsidR="008E0CDC" w:rsidRPr="00350FC4">
        <w:rPr>
          <w:sz w:val="22"/>
          <w:szCs w:val="22"/>
        </w:rPr>
        <w:t xml:space="preserve">a strong predictor </w:t>
      </w:r>
      <w:r w:rsidRPr="00350FC4">
        <w:rPr>
          <w:sz w:val="22"/>
          <w:szCs w:val="22"/>
        </w:rPr>
        <w:t xml:space="preserve">of </w:t>
      </w:r>
      <w:r w:rsidR="008E0CDC" w:rsidRPr="00350FC4">
        <w:rPr>
          <w:sz w:val="22"/>
          <w:szCs w:val="22"/>
        </w:rPr>
        <w:t>both</w:t>
      </w:r>
      <w:r w:rsidR="00BF117A" w:rsidRPr="00350FC4">
        <w:rPr>
          <w:sz w:val="22"/>
          <w:szCs w:val="22"/>
        </w:rPr>
        <w:t xml:space="preserve"> adoption</w:t>
      </w:r>
      <w:r w:rsidR="009225A3" w:rsidRPr="00350FC4">
        <w:rPr>
          <w:sz w:val="22"/>
          <w:szCs w:val="22"/>
        </w:rPr>
        <w:t xml:space="preserve"> and </w:t>
      </w:r>
      <w:r w:rsidR="008E0CDC" w:rsidRPr="00350FC4">
        <w:rPr>
          <w:sz w:val="22"/>
          <w:szCs w:val="22"/>
        </w:rPr>
        <w:t xml:space="preserve">maintenance </w:t>
      </w:r>
      <w:r w:rsidR="009225A3" w:rsidRPr="00350FC4">
        <w:rPr>
          <w:sz w:val="22"/>
          <w:szCs w:val="22"/>
        </w:rPr>
        <w:t xml:space="preserve">of </w:t>
      </w:r>
      <w:r w:rsidRPr="00350FC4">
        <w:rPr>
          <w:sz w:val="22"/>
          <w:szCs w:val="22"/>
        </w:rPr>
        <w:t xml:space="preserve">physical activity in adults. </w:t>
      </w:r>
      <w:r w:rsidR="009225A3" w:rsidRPr="00350FC4">
        <w:rPr>
          <w:sz w:val="22"/>
          <w:szCs w:val="22"/>
        </w:rPr>
        <w:t>Many</w:t>
      </w:r>
      <w:r w:rsidR="001E6A11" w:rsidRPr="00350FC4">
        <w:rPr>
          <w:sz w:val="22"/>
          <w:szCs w:val="22"/>
        </w:rPr>
        <w:t xml:space="preserve"> interventions have therefore </w:t>
      </w:r>
      <w:r w:rsidR="00BF117A" w:rsidRPr="00350FC4">
        <w:rPr>
          <w:sz w:val="22"/>
          <w:szCs w:val="22"/>
        </w:rPr>
        <w:t>focused on</w:t>
      </w:r>
      <w:r w:rsidR="009225A3" w:rsidRPr="00350FC4">
        <w:rPr>
          <w:sz w:val="22"/>
          <w:szCs w:val="22"/>
        </w:rPr>
        <w:t xml:space="preserve"> </w:t>
      </w:r>
      <w:r w:rsidR="00BF117A" w:rsidRPr="00350FC4">
        <w:rPr>
          <w:sz w:val="22"/>
          <w:szCs w:val="22"/>
        </w:rPr>
        <w:t>increasing</w:t>
      </w:r>
      <w:r w:rsidR="00127F35" w:rsidRPr="00350FC4">
        <w:rPr>
          <w:sz w:val="22"/>
          <w:szCs w:val="22"/>
        </w:rPr>
        <w:t xml:space="preserve"> self-efficacy</w:t>
      </w:r>
      <w:r w:rsidR="00B21155">
        <w:rPr>
          <w:sz w:val="22"/>
          <w:szCs w:val="22"/>
        </w:rPr>
        <w:fldChar w:fldCharType="begin"/>
      </w:r>
      <w:r w:rsidR="008D1BCA">
        <w:rPr>
          <w:sz w:val="22"/>
          <w:szCs w:val="22"/>
        </w:rPr>
        <w:instrText xml:space="preserve"> ADDIN EN.CITE &lt;EndNote&gt;&lt;Cite&gt;&lt;Author&gt;Williams&lt;/Author&gt;&lt;Year&gt;2011&lt;/Year&gt;&lt;RecNum&gt;1586&lt;/RecNum&gt;&lt;DisplayText&gt;[12]&lt;/DisplayText&gt;&lt;record&gt;&lt;rec-number&gt;1586&lt;/rec-number&gt;&lt;foreign-keys&gt;&lt;key app="EN" db-id="spxzpt9sbfe0e6efwssxrszk09rw0rw25zps" timestamp="1438871310"&gt;1586&lt;/key&gt;&lt;/foreign-keys&gt;&lt;ref-type name="Journal Article"&gt;17&lt;/ref-type&gt;&lt;contributors&gt;&lt;authors&gt;&lt;author&gt;Williams, S. L.&lt;/author&gt;&lt;author&gt;French, D. P.&lt;/author&gt;&lt;/authors&gt;&lt;/contributors&gt;&lt;auth-address&gt;Applied Research Centre in Health and Lifestyle Interventions and Faculty of Health and Life Sciences, Coventry University, Priory Street, Coventry CV1 5FB, UK. stefanie.williams@coventry.ac.uk&lt;/auth-address&gt;&lt;titles&gt;&lt;title&gt;What are the most effective intervention techniques for changing physical activity self-efficacy and physical activity behaviour--and are they the same?&lt;/title&gt;&lt;secondary-title&gt;Health Educ Res&lt;/secondary-title&gt;&lt;/titles&gt;&lt;periodical&gt;&lt;full-title&gt;Health Educ Res&lt;/full-title&gt;&lt;/periodical&gt;&lt;pages&gt;308-22&lt;/pages&gt;&lt;volume&gt;26&lt;/volume&gt;&lt;number&gt;2&lt;/number&gt;&lt;keywords&gt;&lt;keyword&gt;Adult&lt;/keyword&gt;&lt;keyword&gt;*Health Behavior&lt;/keyword&gt;&lt;keyword&gt;Humans&lt;/keyword&gt;&lt;keyword&gt;Intervention Studies&lt;/keyword&gt;&lt;keyword&gt;*Motor Activity&lt;/keyword&gt;&lt;keyword&gt;*Self Efficacy&lt;/keyword&gt;&lt;/keywords&gt;&lt;dates&gt;&lt;year&gt;2011&lt;/year&gt;&lt;pub-dates&gt;&lt;date&gt;Apr&lt;/date&gt;&lt;/pub-dates&gt;&lt;/dates&gt;&lt;isbn&gt;1465-3648 (Electronic)&amp;#xD;0268-1153 (Linking)&lt;/isbn&gt;&lt;accession-num&gt;21321008&lt;/accession-num&gt;&lt;urls&gt;&lt;related-urls&gt;&lt;url&gt;http://www.ncbi.nlm.nih.gov/pubmed/21321008&lt;/url&gt;&lt;/related-urls&gt;&lt;/urls&gt;&lt;electronic-resource-num&gt;10.1093/her/cyr005&lt;/electronic-resource-num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2]</w:t>
      </w:r>
      <w:r w:rsidR="00B21155">
        <w:rPr>
          <w:sz w:val="22"/>
          <w:szCs w:val="22"/>
        </w:rPr>
        <w:fldChar w:fldCharType="end"/>
      </w:r>
      <w:r w:rsidRPr="00350FC4">
        <w:rPr>
          <w:sz w:val="22"/>
          <w:szCs w:val="22"/>
        </w:rPr>
        <w:t xml:space="preserve">. </w:t>
      </w:r>
      <w:r w:rsidR="00344268" w:rsidRPr="00350FC4">
        <w:rPr>
          <w:sz w:val="22"/>
          <w:szCs w:val="22"/>
        </w:rPr>
        <w:t>Physical activity interventions</w:t>
      </w:r>
      <w:r w:rsidR="009A4F21" w:rsidRPr="00350FC4">
        <w:rPr>
          <w:sz w:val="22"/>
          <w:szCs w:val="22"/>
        </w:rPr>
        <w:t xml:space="preserve"> typically contain multiple </w:t>
      </w:r>
      <w:r w:rsidR="00AE6BC1">
        <w:rPr>
          <w:sz w:val="22"/>
          <w:szCs w:val="22"/>
        </w:rPr>
        <w:t>BCTs:</w:t>
      </w:r>
      <w:r w:rsidR="00BF117A" w:rsidRPr="00350FC4">
        <w:rPr>
          <w:sz w:val="22"/>
          <w:szCs w:val="22"/>
        </w:rPr>
        <w:t xml:space="preserve"> </w:t>
      </w:r>
      <w:r w:rsidR="00C21E91">
        <w:rPr>
          <w:sz w:val="22"/>
          <w:szCs w:val="22"/>
        </w:rPr>
        <w:t xml:space="preserve">whilst many are </w:t>
      </w:r>
      <w:r w:rsidR="0057415A" w:rsidRPr="00350FC4">
        <w:rPr>
          <w:sz w:val="22"/>
          <w:szCs w:val="22"/>
        </w:rPr>
        <w:t>effective in increasing physical activity</w:t>
      </w:r>
      <w:r w:rsidR="00C21E91">
        <w:rPr>
          <w:sz w:val="22"/>
          <w:szCs w:val="22"/>
        </w:rPr>
        <w:t xml:space="preserve"> levels</w:t>
      </w:r>
      <w:r w:rsidR="0057415A" w:rsidRPr="00350FC4">
        <w:rPr>
          <w:sz w:val="22"/>
          <w:szCs w:val="22"/>
        </w:rPr>
        <w:t xml:space="preserve"> e.g. </w:t>
      </w:r>
      <w:r w:rsidR="00B820C7" w:rsidRPr="00350FC4">
        <w:rPr>
          <w:sz w:val="22"/>
          <w:szCs w:val="22"/>
        </w:rPr>
        <w:t>s</w:t>
      </w:r>
      <w:r w:rsidR="00FA5E9D" w:rsidRPr="00350FC4">
        <w:rPr>
          <w:sz w:val="22"/>
          <w:szCs w:val="22"/>
        </w:rPr>
        <w:t xml:space="preserve">ocial support, goal setting and </w:t>
      </w:r>
      <w:r w:rsidR="00350FC4">
        <w:rPr>
          <w:sz w:val="22"/>
          <w:szCs w:val="22"/>
        </w:rPr>
        <w:t>self-monitoring</w:t>
      </w:r>
      <w:r w:rsidR="00B820C7" w:rsidRPr="00350FC4">
        <w:rPr>
          <w:sz w:val="22"/>
          <w:szCs w:val="22"/>
        </w:rPr>
        <w:t xml:space="preserve"> </w:t>
      </w:r>
      <w:r w:rsidR="00B21155">
        <w:rPr>
          <w:sz w:val="22"/>
          <w:szCs w:val="22"/>
        </w:rPr>
        <w:fldChar w:fldCharType="begin"/>
      </w:r>
      <w:r w:rsidR="008D1BCA">
        <w:rPr>
          <w:sz w:val="22"/>
          <w:szCs w:val="22"/>
        </w:rPr>
        <w:instrText xml:space="preserve"> ADDIN EN.CITE &lt;EndNote&gt;&lt;Cite&gt;&lt;Author&gt;Arnautovska&lt;/Author&gt;&lt;Year&gt;2017&lt;/Year&gt;&lt;RecNum&gt;3&lt;/RecNum&gt;&lt;DisplayText&gt;[13]&lt;/DisplayText&gt;&lt;record&gt;&lt;rec-number&gt;3&lt;/rec-number&gt;&lt;foreign-keys&gt;&lt;key app="EN" db-id="9xpzspszd0v9f1erxp8p520yaa5wpzxxvvxe" timestamp="1537168268"&gt;3&lt;/key&gt;&lt;/foreign-keys&gt;&lt;ref-type name="Journal Article"&gt;17&lt;/ref-type&gt;&lt;contributors&gt;&lt;authors&gt;&lt;author&gt;Arnautovska, Urska&lt;/author&gt;&lt;author&gt;O&amp;apos;Callaghan, Frances&lt;/author&gt;&lt;author&gt;Hamilton, Kyra&lt;/author&gt;&lt;/authors&gt;&lt;/contributors&gt;&lt;titles&gt;&lt;title&gt;Behaviour change techniques to facilitate physical activity in older adults: what and how&lt;/title&gt;&lt;secondary-title&gt;Ageing and Society&lt;/secondary-title&gt;&lt;/titles&gt;&lt;pages&gt;1-27&lt;/pages&gt;&lt;edition&gt;10/03&lt;/edition&gt;&lt;keywords&gt;&lt;keyword&gt;physical activity&lt;/keyword&gt;&lt;keyword&gt;older adults&lt;/keyword&gt;&lt;keyword&gt;behaviour change techniques&lt;/keyword&gt;&lt;keyword&gt;implementation strategies&lt;/keyword&gt;&lt;keyword&gt;intervention development&lt;/keyword&gt;&lt;/keywords&gt;&lt;dates&gt;&lt;year&gt;2017&lt;/year&gt;&lt;/dates&gt;&lt;publisher&gt;Cambridge University Press&lt;/publisher&gt;&lt;isbn&gt;0144-686X&lt;/isbn&gt;&lt;urls&gt;&lt;related-urls&gt;&lt;url&gt;https://www.cambridge.org/core/article/behaviour-change-techniques-to-facilitate-physical-activity-in-older-adults-what-and-how/E15C2DF567E2BF7C1AA912A22D5B5867&lt;/url&gt;&lt;/related-urls&gt;&lt;/urls&gt;&lt;electronic-resource-num&gt;10.1017/S0144686X1700102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3]</w:t>
      </w:r>
      <w:r w:rsidR="00B21155">
        <w:rPr>
          <w:sz w:val="22"/>
          <w:szCs w:val="22"/>
        </w:rPr>
        <w:fldChar w:fldCharType="end"/>
      </w:r>
      <w:r w:rsidR="00AE6BC1">
        <w:rPr>
          <w:sz w:val="22"/>
          <w:szCs w:val="22"/>
        </w:rPr>
        <w:t>;</w:t>
      </w:r>
      <w:r w:rsidR="0057415A" w:rsidRPr="00350FC4">
        <w:rPr>
          <w:sz w:val="22"/>
          <w:szCs w:val="22"/>
        </w:rPr>
        <w:t xml:space="preserve"> </w:t>
      </w:r>
      <w:r w:rsidR="00151EF6">
        <w:rPr>
          <w:sz w:val="22"/>
          <w:szCs w:val="22"/>
        </w:rPr>
        <w:t>‘g</w:t>
      </w:r>
      <w:r w:rsidR="00FE7CB7" w:rsidRPr="00350FC4">
        <w:rPr>
          <w:sz w:val="22"/>
          <w:szCs w:val="22"/>
        </w:rPr>
        <w:t xml:space="preserve">raded tasks’ and </w:t>
      </w:r>
      <w:r w:rsidR="00BF117A" w:rsidRPr="00350FC4">
        <w:rPr>
          <w:sz w:val="22"/>
          <w:szCs w:val="22"/>
        </w:rPr>
        <w:t xml:space="preserve">‘behaviour practice/rehearsal’ </w:t>
      </w:r>
      <w:r w:rsidR="00C21E91">
        <w:rPr>
          <w:sz w:val="22"/>
          <w:szCs w:val="22"/>
        </w:rPr>
        <w:t xml:space="preserve">are </w:t>
      </w:r>
      <w:r w:rsidR="004D13A1" w:rsidRPr="00350FC4">
        <w:rPr>
          <w:sz w:val="22"/>
          <w:szCs w:val="22"/>
        </w:rPr>
        <w:t>effective</w:t>
      </w:r>
      <w:r w:rsidR="000D1079">
        <w:rPr>
          <w:sz w:val="22"/>
          <w:szCs w:val="22"/>
        </w:rPr>
        <w:t xml:space="preserve"> in</w:t>
      </w:r>
      <w:r w:rsidR="00BF117A" w:rsidRPr="00350FC4">
        <w:rPr>
          <w:sz w:val="22"/>
          <w:szCs w:val="22"/>
        </w:rPr>
        <w:t xml:space="preserve"> both increasing and maintaining physical activity levels</w:t>
      </w:r>
      <w:r w:rsidR="00B21155">
        <w:rPr>
          <w:sz w:val="22"/>
          <w:szCs w:val="22"/>
        </w:rPr>
        <w:fldChar w:fldCharType="begin"/>
      </w:r>
      <w:r w:rsidR="008D1BCA">
        <w:rPr>
          <w:sz w:val="22"/>
          <w:szCs w:val="22"/>
        </w:rPr>
        <w:instrText xml:space="preserve"> ADDIN EN.CITE &lt;EndNote&gt;&lt;Cite&gt;&lt;Author&gt;Howlett&lt;/Author&gt;&lt;Year&gt;2018&lt;/Year&gt;&lt;RecNum&gt;4&lt;/RecNum&gt;&lt;DisplayText&gt;[14]&lt;/DisplayText&gt;&lt;record&gt;&lt;rec-number&gt;4&lt;/rec-number&gt;&lt;foreign-keys&gt;&lt;key app="EN" db-id="9xpzspszd0v9f1erxp8p520yaa5wpzxxvvxe" timestamp="1537168268"&gt;4&lt;/key&gt;&lt;/foreign-keys&gt;&lt;ref-type name="Journal Article"&gt;17&lt;/ref-type&gt;&lt;contributors&gt;&lt;authors&gt;&lt;author&gt;Howlett, Neil&lt;/author&gt;&lt;author&gt;Trivedi, Daksha&lt;/author&gt;&lt;author&gt;Troop, Nicholas A.&lt;/author&gt;&lt;author&gt;Chater, Angel Marie&lt;/author&gt;&lt;/authors&gt;&lt;/contributors&gt;&lt;titles&gt;&lt;title&gt;Are physical activity interventions for healthy inactive adults effective in promoting behavior change and maintenance, and which behavior change techniques are effective? A systematic review and meta-analysis&lt;/title&gt;&lt;secondary-title&gt;Translational Behavioral Medicine&lt;/secondary-title&gt;&lt;/titles&gt;&lt;dates&gt;&lt;year&gt;2018&lt;/year&gt;&lt;/dates&gt;&lt;isbn&gt;1869-6716&lt;/isbn&gt;&lt;urls&gt;&lt;related-urls&gt;&lt;url&gt;http://dx.doi.org/10.1093/tbm/iby010&lt;/url&gt;&lt;/related-urls&gt;&lt;/urls&gt;&lt;electronic-resource-num&gt;10.1093/tbm/iby010&lt;/electronic-resource-num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4]</w:t>
      </w:r>
      <w:r w:rsidR="00B21155">
        <w:rPr>
          <w:sz w:val="22"/>
          <w:szCs w:val="22"/>
        </w:rPr>
        <w:fldChar w:fldCharType="end"/>
      </w:r>
      <w:r w:rsidR="009A4F21" w:rsidRPr="00350FC4">
        <w:rPr>
          <w:sz w:val="22"/>
          <w:szCs w:val="22"/>
        </w:rPr>
        <w:t>.</w:t>
      </w:r>
      <w:r w:rsidR="006979F6" w:rsidRPr="00350FC4">
        <w:rPr>
          <w:sz w:val="22"/>
          <w:szCs w:val="22"/>
        </w:rPr>
        <w:t xml:space="preserve"> </w:t>
      </w:r>
      <w:r w:rsidR="00F74D10" w:rsidRPr="00350FC4">
        <w:rPr>
          <w:sz w:val="22"/>
          <w:szCs w:val="22"/>
        </w:rPr>
        <w:t>Qualitative studies also provide valu</w:t>
      </w:r>
      <w:r w:rsidR="00EB3BA6" w:rsidRPr="00350FC4">
        <w:rPr>
          <w:sz w:val="22"/>
          <w:szCs w:val="22"/>
        </w:rPr>
        <w:t>able insights into important</w:t>
      </w:r>
      <w:r w:rsidR="00F74D10" w:rsidRPr="00350FC4">
        <w:rPr>
          <w:sz w:val="22"/>
          <w:szCs w:val="22"/>
        </w:rPr>
        <w:t xml:space="preserve"> barriers and facilitators to physical activity adoption</w:t>
      </w:r>
      <w:r w:rsidR="00B21155">
        <w:rPr>
          <w:sz w:val="22"/>
          <w:szCs w:val="22"/>
        </w:rPr>
        <w:fldChar w:fldCharType="begin"/>
      </w:r>
      <w:r w:rsidR="008D1BCA">
        <w:rPr>
          <w:sz w:val="22"/>
          <w:szCs w:val="22"/>
        </w:rPr>
        <w:instrText xml:space="preserve"> ADDIN EN.CITE &lt;EndNote&gt;&lt;Cite&gt;&lt;Author&gt;Normansell&lt;/Author&gt;&lt;Year&gt;2014&lt;/Year&gt;&lt;RecNum&gt;1515&lt;/RecNum&gt;&lt;DisplayText&gt;[15]&lt;/DisplayText&gt;&lt;record&gt;&lt;rec-number&gt;1515&lt;/rec-number&gt;&lt;foreign-keys&gt;&lt;key app="EN" db-id="spxzpt9sbfe0e6efwssxrszk09rw0rw25zps" timestamp="1437740949"&gt;1515&lt;/key&gt;&lt;/foreign-keys&gt;&lt;ref-type name="Journal Article"&gt;17&lt;/ref-type&gt;&lt;contributors&gt;&lt;authors&gt;&lt;author&gt;Normansell, Rebecca&lt;/author&gt;&lt;author&gt;Smith, Jaime&lt;/author&gt;&lt;author&gt;Victor, Christina&lt;/author&gt;&lt;author&gt;Cook, Derek G.&lt;/author&gt;&lt;author&gt;Kerry, Sally&lt;/author&gt;&lt;author&gt;Iliffe, Steve&lt;/author&gt;&lt;author&gt;Ussher, Michael&lt;/author&gt;&lt;author&gt;Fox-Rushby, Julia&lt;/author&gt;&lt;author&gt;Whincup, Peter&lt;/author&gt;&lt;author&gt;Harris, Tess&lt;/author&gt;&lt;/authors&gt;&lt;/contributors&gt;&lt;titles&gt;&lt;title&gt;Numbers are not the whole story: a qualitative exploration of barriers and facilitators to increased physical activity in a primary care based walking intervention&lt;/title&gt;&lt;secondary-title&gt;Bmc Public Health&lt;/secondary-title&gt;&lt;/titles&gt;&lt;periodical&gt;&lt;full-title&gt;Bmc Public Health&lt;/full-title&gt;&lt;/periodical&gt;&lt;volume&gt;14&lt;/volume&gt;&lt;dates&gt;&lt;year&gt;2014&lt;/year&gt;&lt;pub-dates&gt;&lt;date&gt;Dec 15&lt;/date&gt;&lt;/pub-dates&gt;&lt;/dates&gt;&lt;isbn&gt;1471-2458&lt;/isbn&gt;&lt;accession-num&gt;WOS:000348607200001&lt;/accession-num&gt;&lt;urls&gt;&lt;related-urls&gt;&lt;url&gt;&amp;lt;Go to ISI&amp;gt;://WOS:000348607200001&lt;/url&gt;&lt;/related-urls&gt;&lt;/urls&gt;&lt;custom7&gt;1272&lt;/custom7&gt;&lt;electronic-resource-num&gt;10.1186/1471-2458-14-1272&lt;/electronic-resource-num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5]</w:t>
      </w:r>
      <w:r w:rsidR="00B21155">
        <w:rPr>
          <w:sz w:val="22"/>
          <w:szCs w:val="22"/>
        </w:rPr>
        <w:fldChar w:fldCharType="end"/>
      </w:r>
      <w:r w:rsidR="00F74D10" w:rsidRPr="00350FC4">
        <w:rPr>
          <w:sz w:val="22"/>
          <w:szCs w:val="22"/>
        </w:rPr>
        <w:t xml:space="preserve"> and maintenance</w:t>
      </w:r>
      <w:r w:rsidR="00B21155">
        <w:rPr>
          <w:sz w:val="22"/>
          <w:szCs w:val="22"/>
        </w:rPr>
        <w:fldChar w:fldCharType="begin">
          <w:fldData xml:space="preserve">PEVuZE5vdGU+PENpdGU+PEF1dGhvcj5XYWhsaWNoPC9BdXRob3I+PFllYXI+MjAxNzwvWWVhcj48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==
</w:fldData>
        </w:fldChar>
      </w:r>
      <w:r w:rsidR="008D1BCA">
        <w:rPr>
          <w:sz w:val="22"/>
          <w:szCs w:val="22"/>
        </w:rPr>
        <w:instrText xml:space="preserve"> ADDIN EN.CITE </w:instrText>
      </w:r>
      <w:r w:rsidR="008D1BCA">
        <w:rPr>
          <w:sz w:val="22"/>
          <w:szCs w:val="22"/>
        </w:rPr>
        <w:fldChar w:fldCharType="begin">
          <w:fldData xml:space="preserve">PEVuZE5vdGU+PENpdGU+PEF1dGhvcj5XYWhsaWNoPC9BdXRob3I+PFllYXI+MjAxNzwvWWVhcj48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==
</w:fldData>
        </w:fldChar>
      </w:r>
      <w:r w:rsidR="008D1BCA">
        <w:rPr>
          <w:sz w:val="22"/>
          <w:szCs w:val="22"/>
        </w:rPr>
        <w:instrText xml:space="preserve"> ADDIN EN.CITE.DATA </w:instrText>
      </w:r>
      <w:r w:rsidR="008D1BCA">
        <w:rPr>
          <w:sz w:val="22"/>
          <w:szCs w:val="22"/>
        </w:rPr>
      </w:r>
      <w:r w:rsidR="008D1BCA">
        <w:rPr>
          <w:sz w:val="22"/>
          <w:szCs w:val="22"/>
        </w:rPr>
        <w:fldChar w:fldCharType="end"/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6]</w:t>
      </w:r>
      <w:r w:rsidR="00B21155">
        <w:rPr>
          <w:sz w:val="22"/>
          <w:szCs w:val="22"/>
        </w:rPr>
        <w:fldChar w:fldCharType="end"/>
      </w:r>
      <w:r w:rsidR="004723CA" w:rsidRPr="00350FC4">
        <w:rPr>
          <w:sz w:val="22"/>
          <w:szCs w:val="22"/>
        </w:rPr>
        <w:t xml:space="preserve"> for adults and older adults.</w:t>
      </w:r>
    </w:p>
    <w:p w14:paraId="23CCF32E" w14:textId="77777777" w:rsidR="00E35485" w:rsidRPr="00350FC4" w:rsidRDefault="00E35485" w:rsidP="00DF3B42">
      <w:pPr>
        <w:jc w:val="both"/>
        <w:rPr>
          <w:sz w:val="22"/>
          <w:szCs w:val="22"/>
        </w:rPr>
      </w:pPr>
    </w:p>
    <w:p w14:paraId="2FD99A93" w14:textId="557BBCE8" w:rsidR="00274541" w:rsidRPr="00350FC4" w:rsidRDefault="009A4F21" w:rsidP="00DF3B42">
      <w:pPr>
        <w:jc w:val="both"/>
        <w:rPr>
          <w:sz w:val="22"/>
          <w:szCs w:val="22"/>
        </w:rPr>
      </w:pPr>
      <w:r w:rsidRPr="00350FC4">
        <w:rPr>
          <w:sz w:val="22"/>
          <w:szCs w:val="22"/>
        </w:rPr>
        <w:t>Another</w:t>
      </w:r>
      <w:r w:rsidR="00FF6A54" w:rsidRPr="00350FC4">
        <w:rPr>
          <w:sz w:val="22"/>
          <w:szCs w:val="22"/>
        </w:rPr>
        <w:t xml:space="preserve"> promising approach</w:t>
      </w:r>
      <w:r w:rsidRPr="00350FC4">
        <w:rPr>
          <w:sz w:val="22"/>
          <w:szCs w:val="22"/>
        </w:rPr>
        <w:t xml:space="preserve"> </w:t>
      </w:r>
      <w:r w:rsidR="00864BAA" w:rsidRPr="00350FC4">
        <w:rPr>
          <w:sz w:val="22"/>
          <w:szCs w:val="22"/>
        </w:rPr>
        <w:t>utilises</w:t>
      </w:r>
      <w:r w:rsidR="00FF6A54" w:rsidRPr="00350FC4">
        <w:rPr>
          <w:sz w:val="22"/>
          <w:szCs w:val="22"/>
        </w:rPr>
        <w:t xml:space="preserve"> technology</w:t>
      </w:r>
      <w:r w:rsidR="004723CA" w:rsidRPr="00350FC4">
        <w:rPr>
          <w:sz w:val="22"/>
          <w:szCs w:val="22"/>
        </w:rPr>
        <w:t xml:space="preserve"> to enhance BCTs</w:t>
      </w:r>
      <w:r w:rsidR="004E59F9" w:rsidRPr="00350FC4">
        <w:rPr>
          <w:sz w:val="22"/>
          <w:szCs w:val="22"/>
        </w:rPr>
        <w:t>, specifically step-counting</w:t>
      </w:r>
      <w:r w:rsidR="00FF6A54" w:rsidRPr="00350FC4">
        <w:rPr>
          <w:sz w:val="22"/>
          <w:szCs w:val="22"/>
        </w:rPr>
        <w:t xml:space="preserve"> devices</w:t>
      </w:r>
      <w:r w:rsidR="00F931EB" w:rsidRPr="00350FC4">
        <w:rPr>
          <w:sz w:val="22"/>
          <w:szCs w:val="22"/>
        </w:rPr>
        <w:t>, which encourage self-monitoring</w:t>
      </w:r>
      <w:r w:rsidR="00FF6A54" w:rsidRPr="00350FC4">
        <w:rPr>
          <w:sz w:val="22"/>
          <w:szCs w:val="22"/>
        </w:rPr>
        <w:t>. P</w:t>
      </w:r>
      <w:r w:rsidR="004723CA" w:rsidRPr="00350FC4">
        <w:rPr>
          <w:sz w:val="22"/>
          <w:szCs w:val="22"/>
        </w:rPr>
        <w:t>ed</w:t>
      </w:r>
      <w:r w:rsidR="00FF6A54" w:rsidRPr="00350FC4">
        <w:rPr>
          <w:sz w:val="22"/>
          <w:szCs w:val="22"/>
        </w:rPr>
        <w:t xml:space="preserve">ometer-studies </w:t>
      </w:r>
      <w:r w:rsidR="006979F6" w:rsidRPr="00350FC4">
        <w:rPr>
          <w:sz w:val="22"/>
          <w:szCs w:val="22"/>
        </w:rPr>
        <w:t>have shown</w:t>
      </w:r>
      <w:r w:rsidR="00FF6A54" w:rsidRPr="00350FC4">
        <w:rPr>
          <w:sz w:val="22"/>
          <w:szCs w:val="22"/>
        </w:rPr>
        <w:t xml:space="preserve"> positive </w:t>
      </w:r>
      <w:r w:rsidR="00B614EF" w:rsidRPr="00350FC4">
        <w:rPr>
          <w:sz w:val="22"/>
          <w:szCs w:val="22"/>
        </w:rPr>
        <w:t>physica</w:t>
      </w:r>
      <w:r w:rsidRPr="00350FC4">
        <w:rPr>
          <w:sz w:val="22"/>
          <w:szCs w:val="22"/>
        </w:rPr>
        <w:t>l activ</w:t>
      </w:r>
      <w:r w:rsidR="004723CA" w:rsidRPr="00350FC4">
        <w:rPr>
          <w:sz w:val="22"/>
          <w:szCs w:val="22"/>
        </w:rPr>
        <w:t xml:space="preserve">ity </w:t>
      </w:r>
      <w:r w:rsidR="00F931EB" w:rsidRPr="00350FC4">
        <w:rPr>
          <w:sz w:val="22"/>
          <w:szCs w:val="22"/>
        </w:rPr>
        <w:t xml:space="preserve">effects </w:t>
      </w:r>
      <w:r w:rsidR="006979F6" w:rsidRPr="00350FC4">
        <w:rPr>
          <w:sz w:val="22"/>
          <w:szCs w:val="22"/>
        </w:rPr>
        <w:t>at 12 months</w:t>
      </w:r>
      <w:r w:rsidR="00EF43BA">
        <w:rPr>
          <w:sz w:val="22"/>
          <w:szCs w:val="22"/>
        </w:rPr>
        <w:t xml:space="preserve"> </w:t>
      </w:r>
      <w:r w:rsidR="00B21155">
        <w:rPr>
          <w:sz w:val="22"/>
          <w:szCs w:val="22"/>
        </w:rPr>
        <w:fldChar w:fldCharType="begin">
          <w:fldData xml:space="preserve">PEVuZE5vdGU+PENpdGU+PEF1dGhvcj5Ib2JiczwvQXV0aG9yPjxZZWFyPjIwMTM8L1llYXI+PFJl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</w:fldData>
        </w:fldChar>
      </w:r>
      <w:r w:rsidR="008D1BCA">
        <w:rPr>
          <w:sz w:val="22"/>
          <w:szCs w:val="22"/>
        </w:rPr>
        <w:instrText xml:space="preserve"> ADDIN EN.CITE </w:instrText>
      </w:r>
      <w:r w:rsidR="008D1BCA">
        <w:rPr>
          <w:sz w:val="22"/>
          <w:szCs w:val="22"/>
        </w:rPr>
        <w:fldChar w:fldCharType="begin">
          <w:fldData xml:space="preserve">PEVuZE5vdGU+PENpdGU+PEF1dGhvcj5Ib2JiczwvQXV0aG9yPjxZZWFyPjIwMTM8L1llYXI+PFJl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</w:fldData>
        </w:fldChar>
      </w:r>
      <w:r w:rsidR="008D1BCA">
        <w:rPr>
          <w:sz w:val="22"/>
          <w:szCs w:val="22"/>
        </w:rPr>
        <w:instrText xml:space="preserve"> ADDIN EN.CITE.DATA </w:instrText>
      </w:r>
      <w:r w:rsidR="008D1BCA">
        <w:rPr>
          <w:sz w:val="22"/>
          <w:szCs w:val="22"/>
        </w:rPr>
      </w:r>
      <w:r w:rsidR="008D1BCA">
        <w:rPr>
          <w:sz w:val="22"/>
          <w:szCs w:val="22"/>
        </w:rPr>
        <w:fldChar w:fldCharType="end"/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7]</w:t>
      </w:r>
      <w:r w:rsidR="00B21155">
        <w:rPr>
          <w:sz w:val="22"/>
          <w:szCs w:val="22"/>
        </w:rPr>
        <w:fldChar w:fldCharType="end"/>
      </w:r>
      <w:r w:rsidR="003C3669">
        <w:rPr>
          <w:sz w:val="22"/>
          <w:szCs w:val="22"/>
        </w:rPr>
        <w:t>,</w:t>
      </w:r>
      <w:r w:rsidR="006979F6" w:rsidRPr="00350FC4">
        <w:rPr>
          <w:sz w:val="22"/>
          <w:szCs w:val="22"/>
        </w:rPr>
        <w:t xml:space="preserve"> </w:t>
      </w:r>
      <w:r w:rsidR="003C3669">
        <w:rPr>
          <w:sz w:val="22"/>
          <w:szCs w:val="22"/>
        </w:rPr>
        <w:t>h</w:t>
      </w:r>
      <w:r w:rsidRPr="00350FC4">
        <w:rPr>
          <w:sz w:val="22"/>
          <w:szCs w:val="22"/>
        </w:rPr>
        <w:t>owever</w:t>
      </w:r>
      <w:r w:rsidR="00EF43BA">
        <w:rPr>
          <w:sz w:val="22"/>
          <w:szCs w:val="22"/>
        </w:rPr>
        <w:t>,</w:t>
      </w:r>
      <w:r w:rsidR="00CD71CD" w:rsidRPr="00350FC4">
        <w:rPr>
          <w:sz w:val="22"/>
          <w:szCs w:val="22"/>
        </w:rPr>
        <w:t xml:space="preserve"> until recently</w:t>
      </w:r>
      <w:r w:rsidR="00EF43BA">
        <w:rPr>
          <w:sz w:val="22"/>
          <w:szCs w:val="22"/>
        </w:rPr>
        <w:t>,</w:t>
      </w:r>
      <w:r w:rsidR="00F006DE" w:rsidRPr="00350FC4">
        <w:rPr>
          <w:sz w:val="22"/>
          <w:szCs w:val="22"/>
        </w:rPr>
        <w:t xml:space="preserve"> </w:t>
      </w:r>
      <w:r w:rsidRPr="00350FC4">
        <w:rPr>
          <w:sz w:val="22"/>
          <w:szCs w:val="22"/>
        </w:rPr>
        <w:t xml:space="preserve">long-term </w:t>
      </w:r>
      <w:r w:rsidR="00F931EB" w:rsidRPr="00350FC4">
        <w:rPr>
          <w:sz w:val="22"/>
          <w:szCs w:val="22"/>
        </w:rPr>
        <w:t>effectiveness data were lacking</w:t>
      </w:r>
      <w:r w:rsidRPr="00350FC4">
        <w:rPr>
          <w:sz w:val="22"/>
          <w:szCs w:val="22"/>
        </w:rPr>
        <w:t xml:space="preserve">. </w:t>
      </w:r>
      <w:r w:rsidR="004723CA" w:rsidRPr="00350FC4">
        <w:rPr>
          <w:sz w:val="22"/>
          <w:szCs w:val="22"/>
        </w:rPr>
        <w:t xml:space="preserve">The </w:t>
      </w:r>
      <w:r w:rsidR="00FF6A54" w:rsidRPr="00350FC4">
        <w:rPr>
          <w:sz w:val="22"/>
          <w:szCs w:val="22"/>
        </w:rPr>
        <w:t>PACE-UP</w:t>
      </w:r>
      <w:r w:rsidR="00F74D10" w:rsidRPr="00350FC4">
        <w:rPr>
          <w:sz w:val="22"/>
          <w:szCs w:val="22"/>
        </w:rPr>
        <w:t xml:space="preserve"> and PACE-Lift</w:t>
      </w:r>
      <w:r w:rsidR="00B614EF" w:rsidRPr="00350FC4">
        <w:rPr>
          <w:sz w:val="22"/>
          <w:szCs w:val="22"/>
        </w:rPr>
        <w:t xml:space="preserve"> </w:t>
      </w:r>
      <w:r w:rsidR="004723CA" w:rsidRPr="00350FC4">
        <w:rPr>
          <w:sz w:val="22"/>
          <w:szCs w:val="22"/>
        </w:rPr>
        <w:t xml:space="preserve">primary care trials </w:t>
      </w:r>
      <w:r w:rsidR="00AE6BC1">
        <w:rPr>
          <w:sz w:val="22"/>
          <w:szCs w:val="22"/>
        </w:rPr>
        <w:t>are</w:t>
      </w:r>
      <w:r w:rsidR="000D1079">
        <w:rPr>
          <w:sz w:val="22"/>
          <w:szCs w:val="22"/>
        </w:rPr>
        <w:t xml:space="preserve"> novel</w:t>
      </w:r>
      <w:r w:rsidR="004723CA" w:rsidRPr="00350FC4">
        <w:rPr>
          <w:sz w:val="22"/>
          <w:szCs w:val="22"/>
        </w:rPr>
        <w:t xml:space="preserve"> in</w:t>
      </w:r>
      <w:r w:rsidR="00B614EF" w:rsidRPr="00350FC4">
        <w:rPr>
          <w:sz w:val="22"/>
          <w:szCs w:val="22"/>
        </w:rPr>
        <w:t xml:space="preserve"> demonstrat</w:t>
      </w:r>
      <w:r w:rsidR="004723CA" w:rsidRPr="00350FC4">
        <w:rPr>
          <w:sz w:val="22"/>
          <w:szCs w:val="22"/>
        </w:rPr>
        <w:t>ing</w:t>
      </w:r>
      <w:r w:rsidR="00F931EB" w:rsidRPr="00350FC4">
        <w:rPr>
          <w:sz w:val="22"/>
          <w:szCs w:val="22"/>
        </w:rPr>
        <w:t xml:space="preserve"> long-term </w:t>
      </w:r>
      <w:r w:rsidR="00B614EF" w:rsidRPr="00350FC4">
        <w:rPr>
          <w:sz w:val="22"/>
          <w:szCs w:val="22"/>
        </w:rPr>
        <w:t xml:space="preserve">physical activity </w:t>
      </w:r>
      <w:r w:rsidR="00F931EB" w:rsidRPr="00350FC4">
        <w:rPr>
          <w:sz w:val="22"/>
          <w:szCs w:val="22"/>
        </w:rPr>
        <w:t xml:space="preserve">effects </w:t>
      </w:r>
      <w:r w:rsidR="00B614EF" w:rsidRPr="00350FC4">
        <w:rPr>
          <w:sz w:val="22"/>
          <w:szCs w:val="22"/>
        </w:rPr>
        <w:t>3-4 years</w:t>
      </w:r>
      <w:r w:rsidR="00F931EB" w:rsidRPr="00350FC4">
        <w:rPr>
          <w:sz w:val="22"/>
          <w:szCs w:val="22"/>
        </w:rPr>
        <w:t xml:space="preserve"> after</w:t>
      </w:r>
      <w:r w:rsidR="00B614EF" w:rsidRPr="00350FC4">
        <w:rPr>
          <w:sz w:val="22"/>
          <w:szCs w:val="22"/>
        </w:rPr>
        <w:t xml:space="preserve"> a </w:t>
      </w:r>
      <w:r w:rsidR="00F74D10" w:rsidRPr="00350FC4">
        <w:rPr>
          <w:sz w:val="22"/>
          <w:szCs w:val="22"/>
        </w:rPr>
        <w:t xml:space="preserve">12-week </w:t>
      </w:r>
      <w:r w:rsidR="00B614EF" w:rsidRPr="00350FC4">
        <w:rPr>
          <w:sz w:val="22"/>
          <w:szCs w:val="22"/>
        </w:rPr>
        <w:t xml:space="preserve">pedometer-based walking </w:t>
      </w:r>
      <w:r w:rsidR="00B614EF" w:rsidRPr="00350FC4">
        <w:rPr>
          <w:sz w:val="22"/>
          <w:szCs w:val="22"/>
        </w:rPr>
        <w:lastRenderedPageBreak/>
        <w:t>intervention</w:t>
      </w:r>
      <w:r w:rsidR="000D1079">
        <w:rPr>
          <w:sz w:val="22"/>
          <w:szCs w:val="22"/>
        </w:rPr>
        <w:t xml:space="preserve"> (incorporating the 3000-in-30 message)</w:t>
      </w:r>
      <w:r w:rsidR="00F74D10" w:rsidRPr="00350FC4">
        <w:rPr>
          <w:sz w:val="22"/>
          <w:szCs w:val="22"/>
        </w:rPr>
        <w:t>, provided</w:t>
      </w:r>
      <w:r w:rsidR="00F931EB" w:rsidRPr="00350FC4">
        <w:rPr>
          <w:sz w:val="22"/>
          <w:szCs w:val="22"/>
        </w:rPr>
        <w:t xml:space="preserve"> either by post,</w:t>
      </w:r>
      <w:r w:rsidR="00F74D10" w:rsidRPr="00350FC4">
        <w:rPr>
          <w:sz w:val="22"/>
          <w:szCs w:val="22"/>
        </w:rPr>
        <w:t xml:space="preserve"> or as part of practice nurse physical activity consultations</w:t>
      </w:r>
      <w:r w:rsidR="00FE15D2">
        <w:rPr>
          <w:sz w:val="22"/>
          <w:szCs w:val="22"/>
        </w:rPr>
        <w:fldChar w:fldCharType="begin">
          <w:fldData xml:space="preserve">PEVuZE5vdGU+PENpdGU+PEF1dGhvcj5IYXJyaXM8L0F1dGhvcj48WWVhcj4yMDE4PC9ZZWFyPjxS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</w:fldData>
        </w:fldChar>
      </w:r>
      <w:r w:rsidR="008D1BCA">
        <w:rPr>
          <w:sz w:val="22"/>
          <w:szCs w:val="22"/>
        </w:rPr>
        <w:instrText xml:space="preserve"> ADDIN EN.CITE </w:instrText>
      </w:r>
      <w:r w:rsidR="008D1BCA">
        <w:rPr>
          <w:sz w:val="22"/>
          <w:szCs w:val="22"/>
        </w:rPr>
        <w:fldChar w:fldCharType="begin">
          <w:fldData xml:space="preserve">PEVuZE5vdGU+PENpdGU+PEF1dGhvcj5IYXJyaXM8L0F1dGhvcj48WWVhcj4yMDE4PC9ZZWFyPjxS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</w:fldData>
        </w:fldChar>
      </w:r>
      <w:r w:rsidR="008D1BCA">
        <w:rPr>
          <w:sz w:val="22"/>
          <w:szCs w:val="22"/>
        </w:rPr>
        <w:instrText xml:space="preserve"> ADDIN EN.CITE.DATA </w:instrText>
      </w:r>
      <w:r w:rsidR="008D1BCA">
        <w:rPr>
          <w:sz w:val="22"/>
          <w:szCs w:val="22"/>
        </w:rPr>
      </w:r>
      <w:r w:rsidR="008D1BCA">
        <w:rPr>
          <w:sz w:val="22"/>
          <w:szCs w:val="22"/>
        </w:rPr>
        <w:fldChar w:fldCharType="end"/>
      </w:r>
      <w:r w:rsidR="00FE15D2">
        <w:rPr>
          <w:sz w:val="22"/>
          <w:szCs w:val="22"/>
        </w:rPr>
      </w:r>
      <w:r w:rsidR="00FE15D2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8]</w:t>
      </w:r>
      <w:r w:rsidR="00FE15D2">
        <w:rPr>
          <w:sz w:val="22"/>
          <w:szCs w:val="22"/>
        </w:rPr>
        <w:fldChar w:fldCharType="end"/>
      </w:r>
      <w:r w:rsidR="00FF6A54" w:rsidRPr="00350FC4">
        <w:rPr>
          <w:sz w:val="22"/>
          <w:szCs w:val="22"/>
        </w:rPr>
        <w:t xml:space="preserve">. </w:t>
      </w:r>
      <w:r w:rsidR="000D1079">
        <w:rPr>
          <w:sz w:val="22"/>
          <w:szCs w:val="22"/>
        </w:rPr>
        <w:t>Recent findings confirm that the long-term</w:t>
      </w:r>
      <w:r w:rsidR="006C69F4">
        <w:rPr>
          <w:sz w:val="22"/>
          <w:szCs w:val="22"/>
        </w:rPr>
        <w:t xml:space="preserve"> increases in</w:t>
      </w:r>
      <w:r w:rsidR="000D1079">
        <w:rPr>
          <w:sz w:val="22"/>
          <w:szCs w:val="22"/>
        </w:rPr>
        <w:t xml:space="preserve"> physical </w:t>
      </w:r>
      <w:r w:rsidR="006C69F4">
        <w:rPr>
          <w:sz w:val="22"/>
          <w:szCs w:val="22"/>
        </w:rPr>
        <w:t>activity</w:t>
      </w:r>
      <w:r w:rsidR="000D1079">
        <w:rPr>
          <w:sz w:val="22"/>
          <w:szCs w:val="22"/>
        </w:rPr>
        <w:t xml:space="preserve"> achieved sustained health benefits</w:t>
      </w:r>
      <w:r w:rsidR="00B21155">
        <w:rPr>
          <w:sz w:val="22"/>
          <w:szCs w:val="22"/>
        </w:rPr>
        <w:fldChar w:fldCharType="begin"/>
      </w:r>
      <w:r w:rsidR="008D1BCA">
        <w:rPr>
          <w:sz w:val="22"/>
          <w:szCs w:val="22"/>
        </w:rPr>
        <w:instrText xml:space="preserve"> ADDIN EN.CITE &lt;EndNote&gt;&lt;Cite&gt;&lt;Author&gt;Harris T&lt;/Author&gt;&lt;Year&gt;2018&lt;/Year&gt;&lt;RecNum&gt;3131&lt;/RecNum&gt;&lt;DisplayText&gt;[19]&lt;/DisplayText&gt;&lt;record&gt;&lt;rec-number&gt;3131&lt;/rec-number&gt;&lt;foreign-keys&gt;&lt;key app="EN" db-id="spxzpt9sbfe0e6efwssxrszk09rw0rw25zps" timestamp="1537024350"&gt;3131&lt;/key&gt;&lt;/foreign-keys&gt;&lt;ref-type name="Journal Article"&gt;17&lt;/ref-type&gt;&lt;contributors&gt;&lt;authors&gt;&lt;author&gt;Harris T, Limb E, Hosking F, Carey I, DeWilde S, Furness C, Wahlich C, Ahmad S, Kerry S, Victor C, Whincup P, Ussher M, Iliffe S, Ekelund U, Fox-Rushby J, Ibison J, Cook D.&lt;/author&gt;&lt;/authors&gt;&lt;/contributors&gt;&lt;titles&gt;&lt;title&gt;Effect of two pedometer-based walking intervention on long-term health outcomes using routine primary care data&lt;/title&gt;&lt;secondary-title&gt;The Lancet&lt;/secondary-title&gt;&lt;/titles&gt;&lt;periodical&gt;&lt;full-title&gt;The Lancet&lt;/full-title&gt;&lt;/periodical&gt;&lt;volume&gt;in press (abstract)&lt;/volume&gt;&lt;dates&gt;&lt;year&gt;2018&lt;/year&gt;&lt;/dates&gt;&lt;urls&gt;&lt;/urls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19]</w:t>
      </w:r>
      <w:r w:rsidR="00B21155">
        <w:rPr>
          <w:sz w:val="22"/>
          <w:szCs w:val="22"/>
        </w:rPr>
        <w:fldChar w:fldCharType="end"/>
      </w:r>
      <w:r w:rsidR="000D1079">
        <w:rPr>
          <w:sz w:val="22"/>
          <w:szCs w:val="22"/>
        </w:rPr>
        <w:t>. A</w:t>
      </w:r>
      <w:r w:rsidR="00274541" w:rsidRPr="00350FC4">
        <w:rPr>
          <w:sz w:val="22"/>
          <w:szCs w:val="22"/>
        </w:rPr>
        <w:t>s technology a</w:t>
      </w:r>
      <w:r w:rsidR="00AE3A9F" w:rsidRPr="00350FC4">
        <w:rPr>
          <w:sz w:val="22"/>
          <w:szCs w:val="22"/>
        </w:rPr>
        <w:t>dvance</w:t>
      </w:r>
      <w:r w:rsidR="00F931EB" w:rsidRPr="00350FC4">
        <w:rPr>
          <w:sz w:val="22"/>
          <w:szCs w:val="22"/>
        </w:rPr>
        <w:t>s</w:t>
      </w:r>
      <w:r w:rsidR="000D1079">
        <w:rPr>
          <w:sz w:val="22"/>
          <w:szCs w:val="22"/>
        </w:rPr>
        <w:t xml:space="preserve"> it is</w:t>
      </w:r>
      <w:r w:rsidR="00274541" w:rsidRPr="00350FC4">
        <w:rPr>
          <w:sz w:val="22"/>
          <w:szCs w:val="22"/>
        </w:rPr>
        <w:t xml:space="preserve"> becoming </w:t>
      </w:r>
      <w:r w:rsidR="00EF43BA">
        <w:rPr>
          <w:sz w:val="22"/>
          <w:szCs w:val="22"/>
        </w:rPr>
        <w:t>easier</w:t>
      </w:r>
      <w:r w:rsidR="00274541" w:rsidRPr="00350FC4">
        <w:rPr>
          <w:sz w:val="22"/>
          <w:szCs w:val="22"/>
        </w:rPr>
        <w:t xml:space="preserve"> to integrate</w:t>
      </w:r>
      <w:r w:rsidR="00AE3A9F" w:rsidRPr="00350FC4">
        <w:rPr>
          <w:sz w:val="22"/>
          <w:szCs w:val="22"/>
        </w:rPr>
        <w:t xml:space="preserve"> different step-monitoring devices</w:t>
      </w:r>
      <w:r w:rsidR="00274541" w:rsidRPr="00350FC4">
        <w:rPr>
          <w:sz w:val="22"/>
          <w:szCs w:val="22"/>
        </w:rPr>
        <w:t xml:space="preserve"> into physical activity interventions</w:t>
      </w:r>
      <w:r w:rsidR="00315C2B" w:rsidRPr="00350FC4">
        <w:rPr>
          <w:sz w:val="22"/>
          <w:szCs w:val="22"/>
        </w:rPr>
        <w:t>.</w:t>
      </w:r>
      <w:r w:rsidR="00F74D10" w:rsidRPr="00350FC4">
        <w:rPr>
          <w:sz w:val="22"/>
          <w:szCs w:val="22"/>
        </w:rPr>
        <w:t xml:space="preserve"> </w:t>
      </w:r>
    </w:p>
    <w:p w14:paraId="7BA6A455" w14:textId="77777777" w:rsidR="008E29A5" w:rsidRPr="00350FC4" w:rsidRDefault="008E29A5" w:rsidP="00DF3B42">
      <w:pPr>
        <w:jc w:val="both"/>
        <w:rPr>
          <w:sz w:val="22"/>
          <w:szCs w:val="22"/>
        </w:rPr>
      </w:pPr>
    </w:p>
    <w:p w14:paraId="030EBF26" w14:textId="77777777" w:rsidR="00AE493D" w:rsidRPr="00350FC4" w:rsidRDefault="00AE493D" w:rsidP="00C07295">
      <w:pPr>
        <w:rPr>
          <w:sz w:val="22"/>
          <w:szCs w:val="22"/>
        </w:rPr>
      </w:pPr>
    </w:p>
    <w:p w14:paraId="2983CC50" w14:textId="77777777" w:rsidR="00350FC4" w:rsidRPr="00350FC4" w:rsidRDefault="00350FC4" w:rsidP="00350FC4">
      <w:pPr>
        <w:rPr>
          <w:rFonts w:cs="Times New Roman"/>
          <w:sz w:val="22"/>
          <w:szCs w:val="22"/>
        </w:rPr>
      </w:pPr>
      <w:r w:rsidRPr="00350FC4">
        <w:rPr>
          <w:rFonts w:cs="Times New Roman"/>
          <w:b/>
          <w:sz w:val="22"/>
          <w:szCs w:val="22"/>
        </w:rPr>
        <w:t>What about the role of new fitness technologies?</w:t>
      </w:r>
    </w:p>
    <w:p w14:paraId="3972C33C" w14:textId="77777777" w:rsidR="00350FC4" w:rsidRPr="00350FC4" w:rsidRDefault="00350FC4" w:rsidP="00350FC4">
      <w:pPr>
        <w:rPr>
          <w:rFonts w:cs="Times New Roman"/>
          <w:sz w:val="22"/>
          <w:szCs w:val="22"/>
        </w:rPr>
      </w:pPr>
    </w:p>
    <w:p w14:paraId="00FB375F" w14:textId="1BFAA801" w:rsidR="00350FC4" w:rsidRPr="00350FC4" w:rsidRDefault="00350FC4" w:rsidP="000D1079">
      <w:pPr>
        <w:jc w:val="both"/>
        <w:rPr>
          <w:rFonts w:cs="Times New Roman"/>
          <w:sz w:val="22"/>
          <w:szCs w:val="22"/>
        </w:rPr>
      </w:pPr>
      <w:r w:rsidRPr="00350FC4">
        <w:rPr>
          <w:rFonts w:cs="Times New Roman"/>
          <w:sz w:val="22"/>
          <w:szCs w:val="22"/>
        </w:rPr>
        <w:t>New fitness technologies, which include tracking devices and smartphone applications</w:t>
      </w:r>
      <w:r w:rsidR="00BB5D4C">
        <w:rPr>
          <w:rFonts w:cs="Times New Roman"/>
          <w:sz w:val="22"/>
          <w:szCs w:val="22"/>
        </w:rPr>
        <w:t xml:space="preserve"> to motivate users</w:t>
      </w:r>
      <w:r w:rsidR="000D1079">
        <w:rPr>
          <w:rFonts w:cs="Times New Roman"/>
          <w:sz w:val="22"/>
          <w:szCs w:val="22"/>
        </w:rPr>
        <w:t xml:space="preserve">, provide objective </w:t>
      </w:r>
      <w:r w:rsidRPr="00350FC4">
        <w:rPr>
          <w:rFonts w:cs="Times New Roman"/>
          <w:sz w:val="22"/>
          <w:szCs w:val="22"/>
        </w:rPr>
        <w:t>physical activity</w:t>
      </w:r>
      <w:r w:rsidR="000D1079">
        <w:rPr>
          <w:rFonts w:cs="Times New Roman"/>
          <w:sz w:val="22"/>
          <w:szCs w:val="22"/>
        </w:rPr>
        <w:t xml:space="preserve"> measures</w:t>
      </w:r>
      <w:r w:rsidR="00AE6BC1">
        <w:rPr>
          <w:rFonts w:cs="Times New Roman"/>
          <w:sz w:val="22"/>
          <w:szCs w:val="22"/>
        </w:rPr>
        <w:t>, including but not restricted to step-counts</w:t>
      </w:r>
      <w:r w:rsidR="00BB5D4C">
        <w:rPr>
          <w:rFonts w:cs="Times New Roman"/>
          <w:sz w:val="22"/>
          <w:szCs w:val="22"/>
        </w:rPr>
        <w:t xml:space="preserve">. </w:t>
      </w:r>
      <w:r w:rsidR="000D1079">
        <w:rPr>
          <w:rFonts w:cs="Times New Roman"/>
          <w:sz w:val="22"/>
          <w:szCs w:val="22"/>
        </w:rPr>
        <w:t xml:space="preserve">Recent studies investigating a wide range of </w:t>
      </w:r>
      <w:r w:rsidR="006C69F4">
        <w:rPr>
          <w:rFonts w:cs="Times New Roman"/>
          <w:sz w:val="22"/>
          <w:szCs w:val="22"/>
        </w:rPr>
        <w:t xml:space="preserve">tracking </w:t>
      </w:r>
      <w:r w:rsidR="00AE6BC1">
        <w:rPr>
          <w:rFonts w:cs="Times New Roman"/>
          <w:sz w:val="22"/>
          <w:szCs w:val="22"/>
        </w:rPr>
        <w:t xml:space="preserve">devices </w:t>
      </w:r>
      <w:r w:rsidR="006C69F4">
        <w:rPr>
          <w:rFonts w:cs="Times New Roman"/>
          <w:sz w:val="22"/>
          <w:szCs w:val="22"/>
        </w:rPr>
        <w:t xml:space="preserve">and smartphone applications </w:t>
      </w:r>
      <w:r w:rsidRPr="00350FC4">
        <w:rPr>
          <w:rFonts w:cs="Times New Roman"/>
          <w:sz w:val="22"/>
          <w:szCs w:val="22"/>
        </w:rPr>
        <w:t>revealed moderate-to</w:t>
      </w:r>
      <w:r w:rsidR="000D1079">
        <w:rPr>
          <w:rFonts w:cs="Times New Roman"/>
          <w:sz w:val="22"/>
          <w:szCs w:val="22"/>
        </w:rPr>
        <w:t>-strong validity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Ferguson&lt;/Author&gt;&lt;Year&gt;2015&lt;/Year&gt;&lt;RecNum&gt;6&lt;/RecNum&gt;&lt;IDText&gt;The validity of consumer-level, activity monitors in healthy adults worn in free-living conditions: a cross-sectional study&lt;/IDText&gt;&lt;DisplayText&gt;[20, 21]&lt;/DisplayText&gt;&lt;record&gt;&lt;rec-number&gt;6&lt;/rec-number&gt;&lt;foreign-keys&gt;&lt;key app="EN" db-id="9xpzspszd0v9f1erxp8p520yaa5wpzxxvvxe" timestamp="1537168268"&gt;6&lt;/key&gt;&lt;/foreign-keys&gt;&lt;ref-type name="Journal Article"&gt;17&lt;/ref-type&gt;&lt;contributors&gt;&lt;authors&gt;&lt;author&gt;Ferguson, Ty&lt;/author&gt;&lt;author&gt;Rowlands, Alex V&lt;/author&gt;&lt;author&gt;Olds, Tim&lt;/author&gt;&lt;author&gt;Maher, Carol&lt;/author&gt;&lt;/authors&gt;&lt;/contributors&gt;&lt;titles&gt;&lt;title&gt;The validity of consumer-level, activity monitors in healthy adults worn in free-living conditions: a cross-sectional study&lt;/title&gt;&lt;secondary-title&gt;International Journal of Behavioral Nutrition and Physical Activity&lt;/secondary-title&gt;&lt;/titles&gt;&lt;pages&gt;42&lt;/pages&gt;&lt;volume&gt;12&lt;/volume&gt;&lt;number&gt;1&lt;/number&gt;&lt;dates&gt;&lt;year&gt;2015&lt;/year&gt;&lt;/dates&gt;&lt;isbn&gt;1479-5868&lt;/isbn&gt;&lt;urls&gt;&lt;/urls&gt;&lt;/record&gt;&lt;/Cite&gt;&lt;Cite&gt;&lt;Author&gt;Sullivan&lt;/Author&gt;&lt;Year&gt;2017&lt;/Year&gt;&lt;RecNum&gt;7&lt;/RecNum&gt;&lt;IDText&gt;Behavior change with fitness technology in sedentary adults: a review of the evidence for increasing physical activity&lt;/IDText&gt;&lt;record&gt;&lt;rec-number&gt;7&lt;/rec-number&gt;&lt;foreign-keys&gt;&lt;key app="EN" db-id="9xpzspszd0v9f1erxp8p520yaa5wpzxxvvxe" timestamp="1537168268"&gt;7&lt;/key&gt;&lt;/foreign-keys&gt;&lt;ref-type name="Journal Article"&gt;17&lt;/ref-type&gt;&lt;contributors&gt;&lt;authors&gt;&lt;author&gt;Sullivan, Alycia N&lt;/author&gt;&lt;author&gt;Lachman, Margie E&lt;/author&gt;&lt;/authors&gt;&lt;/contributors&gt;&lt;titles&gt;&lt;title&gt;Behavior change with fitness technology in sedentary adults: a review of the evidence for increasing physical activity&lt;/title&gt;&lt;secondary-title&gt;Frontiers in public health&lt;/secondary-title&gt;&lt;/titles&gt;&lt;pages&gt;289&lt;/pages&gt;&lt;volume&gt;4&lt;/volume&gt;&lt;dates&gt;&lt;year&gt;2017&lt;/year&gt;&lt;/dates&gt;&lt;isbn&gt;2296-2565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0, 21]</w:t>
      </w:r>
      <w:r w:rsidR="00B21155">
        <w:rPr>
          <w:rFonts w:cs="Times New Roman"/>
          <w:sz w:val="22"/>
          <w:szCs w:val="22"/>
        </w:rPr>
        <w:fldChar w:fldCharType="end"/>
      </w:r>
      <w:r w:rsidR="005D78B8">
        <w:rPr>
          <w:rFonts w:cs="Times New Roman"/>
          <w:sz w:val="22"/>
          <w:szCs w:val="22"/>
        </w:rPr>
        <w:t>, t</w:t>
      </w:r>
      <w:r w:rsidR="0077519E">
        <w:rPr>
          <w:rFonts w:cs="Times New Roman"/>
          <w:sz w:val="22"/>
          <w:szCs w:val="22"/>
        </w:rPr>
        <w:t>hough</w:t>
      </w:r>
      <w:r w:rsidR="007744CE">
        <w:rPr>
          <w:rFonts w:cs="Times New Roman"/>
          <w:sz w:val="22"/>
          <w:szCs w:val="22"/>
        </w:rPr>
        <w:t xml:space="preserve"> accuracy can be</w:t>
      </w:r>
      <w:r w:rsidR="005D78B8">
        <w:rPr>
          <w:rFonts w:cs="Times New Roman"/>
          <w:sz w:val="22"/>
          <w:szCs w:val="22"/>
        </w:rPr>
        <w:t xml:space="preserve"> reduced with </w:t>
      </w:r>
      <w:r w:rsidR="007744CE">
        <w:rPr>
          <w:rFonts w:cs="Times New Roman"/>
          <w:sz w:val="22"/>
          <w:szCs w:val="22"/>
        </w:rPr>
        <w:t>different body placement of tracking devices and smartphones and slower walking speeds in older adults and those with chronic disease</w:t>
      </w:r>
      <w:r w:rsidR="00FB275F">
        <w:rPr>
          <w:rFonts w:cs="Times New Roman"/>
          <w:sz w:val="22"/>
          <w:szCs w:val="22"/>
        </w:rPr>
        <w:t>s</w:t>
      </w:r>
      <w:r w:rsidR="007744CE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Sullivan&lt;/Author&gt;&lt;Year&gt;2017&lt;/Year&gt;&lt;RecNum&gt;5&lt;/RecNum&gt;&lt;DisplayText&gt;[21]&lt;/DisplayText&gt;&lt;record&gt;&lt;rec-number&gt;5&lt;/rec-number&gt;&lt;foreign-keys&gt;&lt;key app="EN" db-id="zw20rrassetdtjestdovdwe6fva9taeszpxd" timestamp="1537708003"&gt;5&lt;/key&gt;&lt;/foreign-keys&gt;&lt;ref-type name="Journal Article"&gt;17&lt;/ref-type&gt;&lt;contributors&gt;&lt;authors&gt;&lt;author&gt;Sullivan, Alycia N&lt;/author&gt;&lt;author&gt;Lachman, Margie E&lt;/author&gt;&lt;/authors&gt;&lt;/contributors&gt;&lt;titles&gt;&lt;title&gt;Behavior change with fitness technology in sedentary adults: a review of the evidence for increasing physical activity&lt;/title&gt;&lt;secondary-title&gt;Frontiers in public health&lt;/secondary-title&gt;&lt;/titles&gt;&lt;pages&gt;289&lt;/pages&gt;&lt;volume&gt;4&lt;/volume&gt;&lt;dates&gt;&lt;year&gt;2017&lt;/year&gt;&lt;/dates&gt;&lt;isbn&gt;2296-2565&lt;/isbn&gt;&lt;urls&gt;&lt;/urls&gt;&lt;/record&gt;&lt;/Cite&gt;&lt;/EndNote&gt;</w:instrText>
      </w:r>
      <w:r w:rsidR="007744CE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1]</w:t>
      </w:r>
      <w:r w:rsidR="007744CE">
        <w:rPr>
          <w:rFonts w:cs="Times New Roman"/>
          <w:sz w:val="22"/>
          <w:szCs w:val="22"/>
        </w:rPr>
        <w:fldChar w:fldCharType="end"/>
      </w:r>
      <w:r w:rsidR="0077519E" w:rsidRPr="00350FC4">
        <w:rPr>
          <w:rFonts w:cs="Times New Roman"/>
          <w:sz w:val="22"/>
          <w:szCs w:val="22"/>
        </w:rPr>
        <w:t xml:space="preserve">. </w:t>
      </w:r>
      <w:r w:rsidRPr="00350FC4">
        <w:rPr>
          <w:rFonts w:cs="Times New Roman"/>
          <w:sz w:val="22"/>
          <w:szCs w:val="22"/>
        </w:rPr>
        <w:t>The adoption of such tec</w:t>
      </w:r>
      <w:r w:rsidR="007C7A0D">
        <w:rPr>
          <w:rFonts w:cs="Times New Roman"/>
          <w:sz w:val="22"/>
          <w:szCs w:val="22"/>
        </w:rPr>
        <w:t xml:space="preserve">hnologies is based on age, </w:t>
      </w:r>
      <w:r w:rsidRPr="00350FC4">
        <w:rPr>
          <w:rFonts w:cs="Times New Roman"/>
          <w:sz w:val="22"/>
          <w:szCs w:val="22"/>
        </w:rPr>
        <w:t>socioeconomic factors</w:t>
      </w:r>
      <w:r w:rsidR="007744CE">
        <w:rPr>
          <w:rFonts w:cs="Times New Roman"/>
          <w:sz w:val="22"/>
          <w:szCs w:val="22"/>
        </w:rPr>
        <w:t>,</w:t>
      </w:r>
      <w:r w:rsidRPr="00350FC4">
        <w:rPr>
          <w:rFonts w:cs="Times New Roman"/>
          <w:sz w:val="22"/>
          <w:szCs w:val="22"/>
        </w:rPr>
        <w:t xml:space="preserve"> such as being in emplo</w:t>
      </w:r>
      <w:r w:rsidR="007C7A0D">
        <w:rPr>
          <w:rFonts w:cs="Times New Roman"/>
          <w:sz w:val="22"/>
          <w:szCs w:val="22"/>
        </w:rPr>
        <w:t>yment,</w:t>
      </w:r>
      <w:r w:rsidRPr="00350FC4">
        <w:rPr>
          <w:rFonts w:cs="Times New Roman"/>
          <w:sz w:val="22"/>
          <w:szCs w:val="22"/>
        </w:rPr>
        <w:t xml:space="preserve"> psychological factors</w:t>
      </w:r>
      <w:r w:rsidR="007C7A0D">
        <w:rPr>
          <w:rFonts w:cs="Times New Roman"/>
          <w:sz w:val="22"/>
          <w:szCs w:val="22"/>
        </w:rPr>
        <w:t>,</w:t>
      </w:r>
      <w:r w:rsidRPr="00350FC4">
        <w:rPr>
          <w:rFonts w:cs="Times New Roman"/>
          <w:sz w:val="22"/>
          <w:szCs w:val="22"/>
        </w:rPr>
        <w:t xml:space="preserve"> including level of moti</w:t>
      </w:r>
      <w:r w:rsidR="007C7A0D">
        <w:rPr>
          <w:rFonts w:cs="Times New Roman"/>
          <w:sz w:val="22"/>
          <w:szCs w:val="22"/>
        </w:rPr>
        <w:t>vation</w:t>
      </w:r>
      <w:r w:rsidR="0077519E">
        <w:rPr>
          <w:rFonts w:cs="Times New Roman"/>
          <w:sz w:val="22"/>
          <w:szCs w:val="22"/>
        </w:rPr>
        <w:t>,</w:t>
      </w:r>
      <w:r w:rsidR="007C7A0D">
        <w:rPr>
          <w:rFonts w:cs="Times New Roman"/>
          <w:sz w:val="22"/>
          <w:szCs w:val="22"/>
        </w:rPr>
        <w:t xml:space="preserve"> and availability of time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Sullivan&lt;/Author&gt;&lt;Year&gt;2017&lt;/Year&gt;&lt;RecNum&gt;7&lt;/RecNum&gt;&lt;IDText&gt;Behavior change with fitness technology in sedentary adults: a review of the evidence for increasing physical activity&lt;/IDText&gt;&lt;DisplayText&gt;[21]&lt;/DisplayText&gt;&lt;record&gt;&lt;rec-number&gt;7&lt;/rec-number&gt;&lt;foreign-keys&gt;&lt;key app="EN" db-id="9xpzspszd0v9f1erxp8p520yaa5wpzxxvvxe" timestamp="1537168268"&gt;7&lt;/key&gt;&lt;/foreign-keys&gt;&lt;ref-type name="Journal Article"&gt;17&lt;/ref-type&gt;&lt;contributors&gt;&lt;authors&gt;&lt;author&gt;Sullivan, Alycia N&lt;/author&gt;&lt;author&gt;Lachman, Margie E&lt;/author&gt;&lt;/authors&gt;&lt;/contributors&gt;&lt;titles&gt;&lt;title&gt;Behavior change with fitness technology in sedentary adults: a review of the evidence for increasing physical activity&lt;/title&gt;&lt;secondary-title&gt;Frontiers in public health&lt;/secondary-title&gt;&lt;/titles&gt;&lt;pages&gt;289&lt;/pages&gt;&lt;volume&gt;4&lt;/volume&gt;&lt;dates&gt;&lt;year&gt;2017&lt;/year&gt;&lt;/dates&gt;&lt;isbn&gt;2296-2565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1]</w:t>
      </w:r>
      <w:r w:rsidR="00B21155">
        <w:rPr>
          <w:rFonts w:cs="Times New Roman"/>
          <w:sz w:val="22"/>
          <w:szCs w:val="22"/>
        </w:rPr>
        <w:fldChar w:fldCharType="end"/>
      </w:r>
      <w:r w:rsidRPr="00350FC4">
        <w:rPr>
          <w:rFonts w:cs="Times New Roman"/>
          <w:sz w:val="22"/>
          <w:szCs w:val="22"/>
        </w:rPr>
        <w:t>. They have also not highlighted advantages over more standard behavioural</w:t>
      </w:r>
      <w:r w:rsidR="0081298E">
        <w:rPr>
          <w:rFonts w:cs="Times New Roman"/>
          <w:sz w:val="22"/>
          <w:szCs w:val="22"/>
        </w:rPr>
        <w:t xml:space="preserve"> interventions for weight loss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Jakicic&lt;/Author&gt;&lt;Year&gt;2016&lt;/Year&gt;&lt;RecNum&gt;10&lt;/RecNum&gt;&lt;IDText&gt;Effect of wearable technology combined with a lifestyle intervention on long-term weight loss: the IDEA randomized clinical trial&lt;/IDText&gt;&lt;DisplayText&gt;[22]&lt;/DisplayText&gt;&lt;record&gt;&lt;rec-number&gt;10&lt;/rec-number&gt;&lt;foreign-keys&gt;&lt;key app="EN" db-id="9xpzspszd0v9f1erxp8p520yaa5wpzxxvvxe" timestamp="1537168268"&gt;10&lt;/key&gt;&lt;/foreign-keys&gt;&lt;ref-type name="Journal Article"&gt;17&lt;/ref-type&gt;&lt;contributors&gt;&lt;authors&gt;&lt;author&gt;Jakicic, John M&lt;/author&gt;&lt;author&gt;Davis, Kelliann K&lt;/author&gt;&lt;author&gt;Rogers, Renee J&lt;/author&gt;&lt;author&gt;King, Wendy C&lt;/author&gt;&lt;author&gt;Marcus, Marsha D&lt;/author&gt;&lt;author&gt;Helsel, Diane&lt;/author&gt;&lt;author&gt;Rickman, Amy D&lt;/author&gt;&lt;author&gt;Wahed, Abdus S&lt;/author&gt;&lt;author&gt;Belle, Steven H&lt;/author&gt;&lt;/authors&gt;&lt;/contributors&gt;&lt;titles&gt;&lt;title&gt;Effect of wearable technology combined with a lifestyle intervention on long-term weight loss: the IDEA randomized clinical trial&lt;/title&gt;&lt;secondary-title&gt;Jama&lt;/secondary-title&gt;&lt;/titles&gt;&lt;pages&gt;1161-1171&lt;/pages&gt;&lt;volume&gt;316&lt;/volume&gt;&lt;number&gt;11&lt;/number&gt;&lt;dates&gt;&lt;year&gt;2016&lt;/year&gt;&lt;/dates&gt;&lt;isbn&gt;0098-7484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2]</w:t>
      </w:r>
      <w:r w:rsidR="00B21155">
        <w:rPr>
          <w:rFonts w:cs="Times New Roman"/>
          <w:sz w:val="22"/>
          <w:szCs w:val="22"/>
        </w:rPr>
        <w:fldChar w:fldCharType="end"/>
      </w:r>
      <w:r w:rsidRPr="00350FC4">
        <w:rPr>
          <w:rFonts w:cs="Times New Roman"/>
          <w:sz w:val="22"/>
          <w:szCs w:val="22"/>
        </w:rPr>
        <w:t xml:space="preserve"> and this may in part be explained by the </w:t>
      </w:r>
      <w:r w:rsidR="007C7A0D">
        <w:rPr>
          <w:rFonts w:cs="Times New Roman"/>
          <w:sz w:val="22"/>
          <w:szCs w:val="22"/>
        </w:rPr>
        <w:t>importance of incorporating appropriate BCTs</w:t>
      </w:r>
      <w:r w:rsidR="0077519E">
        <w:rPr>
          <w:rFonts w:cs="Times New Roman"/>
          <w:sz w:val="22"/>
          <w:szCs w:val="22"/>
        </w:rPr>
        <w:t xml:space="preserve"> within them</w:t>
      </w:r>
      <w:r w:rsidRPr="00350FC4">
        <w:rPr>
          <w:rFonts w:cs="Times New Roman"/>
          <w:sz w:val="22"/>
          <w:szCs w:val="22"/>
        </w:rPr>
        <w:t>. This is particularly important for sedentary adults whereby barriers to physical activity need to be identified to then promote individualiz</w:t>
      </w:r>
      <w:r w:rsidR="007C7A0D">
        <w:rPr>
          <w:rFonts w:cs="Times New Roman"/>
          <w:sz w:val="22"/>
          <w:szCs w:val="22"/>
        </w:rPr>
        <w:t>ed daily action plans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Sullivan&lt;/Author&gt;&lt;Year&gt;2017&lt;/Year&gt;&lt;RecNum&gt;7&lt;/RecNum&gt;&lt;IDText&gt;Behavior change with fitness technology in sedentary adults: a review of the evidence for increasing physical activity&lt;/IDText&gt;&lt;DisplayText&gt;[21]&lt;/DisplayText&gt;&lt;record&gt;&lt;rec-number&gt;7&lt;/rec-number&gt;&lt;foreign-keys&gt;&lt;key app="EN" db-id="9xpzspszd0v9f1erxp8p520yaa5wpzxxvvxe" timestamp="1537168268"&gt;7&lt;/key&gt;&lt;/foreign-keys&gt;&lt;ref-type name="Journal Article"&gt;17&lt;/ref-type&gt;&lt;contributors&gt;&lt;authors&gt;&lt;author&gt;Sullivan, Alycia N&lt;/author&gt;&lt;author&gt;Lachman, Margie E&lt;/author&gt;&lt;/authors&gt;&lt;/contributors&gt;&lt;titles&gt;&lt;title&gt;Behavior change with fitness technology in sedentary adults: a review of the evidence for increasing physical activity&lt;/title&gt;&lt;secondary-title&gt;Frontiers in public health&lt;/secondary-title&gt;&lt;/titles&gt;&lt;pages&gt;289&lt;/pages&gt;&lt;volume&gt;4&lt;/volume&gt;&lt;dates&gt;&lt;year&gt;2017&lt;/year&gt;&lt;/dates&gt;&lt;isbn&gt;2296-2565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1]</w:t>
      </w:r>
      <w:r w:rsidR="00B21155">
        <w:rPr>
          <w:rFonts w:cs="Times New Roman"/>
          <w:sz w:val="22"/>
          <w:szCs w:val="22"/>
        </w:rPr>
        <w:fldChar w:fldCharType="end"/>
      </w:r>
      <w:r w:rsidRPr="00350FC4">
        <w:rPr>
          <w:rFonts w:cs="Times New Roman"/>
          <w:sz w:val="22"/>
          <w:szCs w:val="22"/>
        </w:rPr>
        <w:t>. Other areas of motivation may lie within healthcare whereby activity-monitor based</w:t>
      </w:r>
      <w:r w:rsidR="007C7A0D">
        <w:rPr>
          <w:rFonts w:cs="Times New Roman"/>
          <w:sz w:val="22"/>
          <w:szCs w:val="22"/>
        </w:rPr>
        <w:t xml:space="preserve"> counselling</w:t>
      </w:r>
      <w:r w:rsidRPr="00350FC4">
        <w:rPr>
          <w:rFonts w:cs="Times New Roman"/>
          <w:sz w:val="22"/>
          <w:szCs w:val="22"/>
        </w:rPr>
        <w:t xml:space="preserve"> was shown to be effective in improving health outcomes in those with chronic illnesses, </w:t>
      </w:r>
      <w:r w:rsidR="0081298E">
        <w:rPr>
          <w:rFonts w:cs="Times New Roman"/>
          <w:sz w:val="22"/>
          <w:szCs w:val="22"/>
        </w:rPr>
        <w:t>including chronic heart failure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Vaes&lt;/Author&gt;&lt;Year&gt;2013&lt;/Year&gt;&lt;RecNum&gt;11&lt;/RecNum&gt;&lt;IDText&gt;Effect of ‘activity monitor-based’counseling on physical activity and health-related outcomes in patients with chronic diseases: a systematic review and meta-analysis&lt;/IDText&gt;&lt;DisplayText&gt;[23]&lt;/DisplayText&gt;&lt;record&gt;&lt;rec-number&gt;11&lt;/rec-number&gt;&lt;foreign-keys&gt;&lt;key app="EN" db-id="9xpzspszd0v9f1erxp8p520yaa5wpzxxvvxe" timestamp="1537168268"&gt;11&lt;/key&gt;&lt;/foreign-keys&gt;&lt;ref-type name="Journal Article"&gt;17&lt;/ref-type&gt;&lt;contributors&gt;&lt;authors&gt;&lt;author&gt;Vaes, Anouk W&lt;/author&gt;&lt;author&gt;Cheung, Amy&lt;/author&gt;&lt;author&gt;Atakhorrami, Maryam&lt;/author&gt;&lt;author&gt;Groenen, Miriam TJ&lt;/author&gt;&lt;author&gt;Amft, Oliver&lt;/author&gt;&lt;author&gt;Franssen, Frits ME&lt;/author&gt;&lt;author&gt;Wouters, Emiel FM&lt;/author&gt;&lt;author&gt;Spruit, Martijn A&lt;/author&gt;&lt;/authors&gt;&lt;/contributors&gt;&lt;titles&gt;&lt;title&gt;Effect of ‘activity monitor-based’counseling on physical activity and health-related outcomes in patients with chronic diseases: a systematic review and meta-analysis&lt;/title&gt;&lt;secondary-title&gt;Annals of medicine&lt;/secondary-title&gt;&lt;/titles&gt;&lt;pages&gt;397-412&lt;/pages&gt;&lt;volume&gt;45&lt;/volume&gt;&lt;number&gt;5-6&lt;/number&gt;&lt;dates&gt;&lt;year&gt;2013&lt;/year&gt;&lt;/dates&gt;&lt;isbn&gt;0785-3890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3]</w:t>
      </w:r>
      <w:r w:rsidR="00B21155">
        <w:rPr>
          <w:rFonts w:cs="Times New Roman"/>
          <w:sz w:val="22"/>
          <w:szCs w:val="22"/>
        </w:rPr>
        <w:fldChar w:fldCharType="end"/>
      </w:r>
      <w:r w:rsidRPr="00350FC4">
        <w:rPr>
          <w:rFonts w:cs="Times New Roman"/>
          <w:sz w:val="22"/>
          <w:szCs w:val="22"/>
        </w:rPr>
        <w:t xml:space="preserve">. </w:t>
      </w:r>
      <w:r w:rsidR="0077519E">
        <w:rPr>
          <w:rFonts w:cs="Times New Roman"/>
          <w:sz w:val="22"/>
          <w:szCs w:val="22"/>
        </w:rPr>
        <w:t>However</w:t>
      </w:r>
      <w:r w:rsidRPr="00350FC4">
        <w:rPr>
          <w:rFonts w:cs="Times New Roman"/>
          <w:sz w:val="22"/>
          <w:szCs w:val="22"/>
        </w:rPr>
        <w:t>, only a very small amount of applications include the recommended guid</w:t>
      </w:r>
      <w:r w:rsidR="00BB5D4C">
        <w:rPr>
          <w:rFonts w:cs="Times New Roman"/>
          <w:sz w:val="22"/>
          <w:szCs w:val="22"/>
        </w:rPr>
        <w:t>ance</w:t>
      </w:r>
      <w:r w:rsidR="007744CE">
        <w:rPr>
          <w:rFonts w:cs="Times New Roman"/>
          <w:sz w:val="22"/>
          <w:szCs w:val="22"/>
        </w:rPr>
        <w:t xml:space="preserve"> of 150 minutes</w:t>
      </w:r>
      <w:r w:rsidRPr="00350FC4">
        <w:rPr>
          <w:rFonts w:cs="Times New Roman"/>
          <w:sz w:val="22"/>
          <w:szCs w:val="22"/>
        </w:rPr>
        <w:t xml:space="preserve"> week</w:t>
      </w:r>
      <w:r w:rsidR="007744CE">
        <w:rPr>
          <w:rFonts w:cs="Times New Roman"/>
          <w:sz w:val="22"/>
          <w:szCs w:val="22"/>
        </w:rPr>
        <w:t xml:space="preserve">ly, with further difficulties </w:t>
      </w:r>
      <w:r w:rsidRPr="00350FC4">
        <w:rPr>
          <w:rFonts w:cs="Times New Roman"/>
          <w:sz w:val="22"/>
          <w:szCs w:val="22"/>
        </w:rPr>
        <w:t>predic</w:t>
      </w:r>
      <w:r w:rsidR="006C69F4">
        <w:rPr>
          <w:rFonts w:cs="Times New Roman"/>
          <w:sz w:val="22"/>
          <w:szCs w:val="22"/>
        </w:rPr>
        <w:t>t</w:t>
      </w:r>
      <w:r w:rsidR="007744CE">
        <w:rPr>
          <w:rFonts w:cs="Times New Roman"/>
          <w:sz w:val="22"/>
          <w:szCs w:val="22"/>
        </w:rPr>
        <w:t>ing</w:t>
      </w:r>
      <w:r w:rsidR="006C69F4">
        <w:rPr>
          <w:rFonts w:cs="Times New Roman"/>
          <w:sz w:val="22"/>
          <w:szCs w:val="22"/>
        </w:rPr>
        <w:t xml:space="preserve"> intensity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McConnell&lt;/Author&gt;&lt;Year&gt;2018&lt;/Year&gt;&lt;RecNum&gt;12&lt;/RecNum&gt;&lt;IDText&gt;Mobile Health Advances in Physical Activity, Fitness, and Atrial Fibrillation: Moving Hearts&lt;/IDText&gt;&lt;DisplayText&gt;[24]&lt;/DisplayText&gt;&lt;record&gt;&lt;rec-number&gt;12&lt;/rec-number&gt;&lt;foreign-keys&gt;&lt;key app="EN" db-id="9xpzspszd0v9f1erxp8p520yaa5wpzxxvvxe" timestamp="1537168269"&gt;12&lt;/key&gt;&lt;/foreign-keys&gt;&lt;ref-type name="Journal Article"&gt;17&lt;/ref-type&gt;&lt;contributors&gt;&lt;authors&gt;&lt;author&gt;McConnell, Michael V&lt;/author&gt;&lt;author&gt;Turakhia, Mintu P&lt;/author&gt;&lt;author&gt;Harrington, Robert A&lt;/author&gt;&lt;author&gt;King, Abby C&lt;/author&gt;&lt;author&gt;Ashley, Euan A&lt;/author&gt;&lt;/authors&gt;&lt;/contributors&gt;&lt;titles&gt;&lt;title&gt;Mobile Health Advances in Physical Activity, Fitness, and Atrial Fibrillation: Moving Hearts&lt;/title&gt;&lt;secondary-title&gt;Journal of the American College of Cardiology&lt;/secondary-title&gt;&lt;/titles&gt;&lt;pages&gt;2691-2701&lt;/pages&gt;&lt;volume&gt;71&lt;/volume&gt;&lt;number&gt;23&lt;/number&gt;&lt;dates&gt;&lt;year&gt;2018&lt;/year&gt;&lt;/dates&gt;&lt;isbn&gt;0735-1097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4]</w:t>
      </w:r>
      <w:r w:rsidR="00B21155">
        <w:rPr>
          <w:rFonts w:cs="Times New Roman"/>
          <w:sz w:val="22"/>
          <w:szCs w:val="22"/>
        </w:rPr>
        <w:fldChar w:fldCharType="end"/>
      </w:r>
      <w:r w:rsidRPr="00350FC4">
        <w:rPr>
          <w:rFonts w:cs="Times New Roman"/>
          <w:sz w:val="22"/>
          <w:szCs w:val="22"/>
        </w:rPr>
        <w:t xml:space="preserve">. Therefore, in order to standardize and promote public health initiatives, considerations for those who are most at-risk of physical inactivity need to be addressed. </w:t>
      </w:r>
    </w:p>
    <w:p w14:paraId="4087DEB3" w14:textId="77777777" w:rsidR="00350FC4" w:rsidRPr="00350FC4" w:rsidRDefault="00350FC4" w:rsidP="000D1079">
      <w:pPr>
        <w:jc w:val="both"/>
        <w:rPr>
          <w:rFonts w:cs="Times New Roman"/>
          <w:sz w:val="22"/>
          <w:szCs w:val="22"/>
        </w:rPr>
      </w:pPr>
    </w:p>
    <w:p w14:paraId="1DF010DD" w14:textId="255E0413" w:rsidR="000D1079" w:rsidRPr="00350FC4" w:rsidRDefault="006C69F4" w:rsidP="000D1079">
      <w:pPr>
        <w:jc w:val="both"/>
        <w:rPr>
          <w:sz w:val="22"/>
          <w:szCs w:val="22"/>
        </w:rPr>
      </w:pPr>
      <w:r>
        <w:rPr>
          <w:rFonts w:cs="Times New Roman"/>
          <w:sz w:val="22"/>
          <w:szCs w:val="22"/>
        </w:rPr>
        <w:t>There have</w:t>
      </w:r>
      <w:r w:rsidR="00350FC4" w:rsidRPr="00350FC4">
        <w:rPr>
          <w:rFonts w:cs="Times New Roman"/>
          <w:sz w:val="22"/>
          <w:szCs w:val="22"/>
        </w:rPr>
        <w:t xml:space="preserve"> been significant development</w:t>
      </w:r>
      <w:r>
        <w:rPr>
          <w:rFonts w:cs="Times New Roman"/>
          <w:sz w:val="22"/>
          <w:szCs w:val="22"/>
        </w:rPr>
        <w:t>s</w:t>
      </w:r>
      <w:r w:rsidR="00350FC4" w:rsidRPr="00350FC4">
        <w:rPr>
          <w:rFonts w:cs="Times New Roman"/>
          <w:sz w:val="22"/>
          <w:szCs w:val="22"/>
        </w:rPr>
        <w:t xml:space="preserve"> in fitness technologies since the advent of pedometers to measure steps as a means of measuring physical activity. Though much of the</w:t>
      </w:r>
      <w:r>
        <w:rPr>
          <w:rFonts w:cs="Times New Roman"/>
          <w:sz w:val="22"/>
          <w:szCs w:val="22"/>
        </w:rPr>
        <w:t xml:space="preserve"> current</w:t>
      </w:r>
      <w:r w:rsidR="00350FC4" w:rsidRPr="00350FC4">
        <w:rPr>
          <w:rFonts w:cs="Times New Roman"/>
          <w:sz w:val="22"/>
          <w:szCs w:val="22"/>
        </w:rPr>
        <w:t xml:space="preserve"> evidence</w:t>
      </w:r>
      <w:r>
        <w:rPr>
          <w:rFonts w:cs="Times New Roman"/>
          <w:sz w:val="22"/>
          <w:szCs w:val="22"/>
        </w:rPr>
        <w:t xml:space="preserve"> on </w:t>
      </w:r>
      <w:r w:rsidR="0077519E">
        <w:rPr>
          <w:rFonts w:cs="Times New Roman"/>
          <w:sz w:val="22"/>
          <w:szCs w:val="22"/>
        </w:rPr>
        <w:t xml:space="preserve">the </w:t>
      </w:r>
      <w:r>
        <w:rPr>
          <w:rFonts w:cs="Times New Roman"/>
          <w:sz w:val="22"/>
          <w:szCs w:val="22"/>
        </w:rPr>
        <w:t>new</w:t>
      </w:r>
      <w:r w:rsidR="0077519E">
        <w:rPr>
          <w:rFonts w:cs="Times New Roman"/>
          <w:sz w:val="22"/>
          <w:szCs w:val="22"/>
        </w:rPr>
        <w:t>er</w:t>
      </w:r>
      <w:r>
        <w:rPr>
          <w:rFonts w:cs="Times New Roman"/>
          <w:sz w:val="22"/>
          <w:szCs w:val="22"/>
        </w:rPr>
        <w:t xml:space="preserve"> technologies</w:t>
      </w:r>
      <w:r w:rsidR="00350FC4" w:rsidRPr="00350FC4">
        <w:rPr>
          <w:rFonts w:cs="Times New Roman"/>
          <w:sz w:val="22"/>
          <w:szCs w:val="22"/>
        </w:rPr>
        <w:t xml:space="preserve"> i</w:t>
      </w:r>
      <w:r>
        <w:rPr>
          <w:rFonts w:cs="Times New Roman"/>
          <w:sz w:val="22"/>
          <w:szCs w:val="22"/>
        </w:rPr>
        <w:t>s short-term, they</w:t>
      </w:r>
      <w:r w:rsidR="00350FC4" w:rsidRPr="00350FC4">
        <w:rPr>
          <w:rFonts w:cs="Times New Roman"/>
          <w:sz w:val="22"/>
          <w:szCs w:val="22"/>
        </w:rPr>
        <w:t xml:space="preserve"> have the capability of incorporating longer-lasting effects, particularly </w:t>
      </w:r>
      <w:r w:rsidR="0077519E">
        <w:rPr>
          <w:rFonts w:cs="Times New Roman"/>
          <w:sz w:val="22"/>
          <w:szCs w:val="22"/>
        </w:rPr>
        <w:t>using BCT</w:t>
      </w:r>
      <w:r w:rsidR="00350FC4" w:rsidRPr="00350FC4">
        <w:rPr>
          <w:rFonts w:cs="Times New Roman"/>
          <w:sz w:val="22"/>
          <w:szCs w:val="22"/>
        </w:rPr>
        <w:t xml:space="preserve">s. The challenge therefore lies with the continuous collaboration between application developers, health researchers and </w:t>
      </w:r>
      <w:r w:rsidR="0081298E">
        <w:rPr>
          <w:rFonts w:cs="Times New Roman"/>
          <w:sz w:val="22"/>
          <w:szCs w:val="22"/>
        </w:rPr>
        <w:t>behaviour change experts</w:t>
      </w:r>
      <w:r w:rsidR="00350FC4" w:rsidRPr="00350FC4">
        <w:rPr>
          <w:rFonts w:cs="Times New Roman"/>
          <w:sz w:val="22"/>
          <w:szCs w:val="22"/>
        </w:rPr>
        <w:t xml:space="preserve"> to develop evidence-based technology using a multi-faceted approac</w:t>
      </w:r>
      <w:r w:rsidR="0077519E">
        <w:rPr>
          <w:rFonts w:cs="Times New Roman"/>
          <w:sz w:val="22"/>
          <w:szCs w:val="22"/>
        </w:rPr>
        <w:t>h to encourage physical activity</w:t>
      </w:r>
      <w:r w:rsidR="00B21155">
        <w:rPr>
          <w:rFonts w:cs="Times New Roman"/>
          <w:sz w:val="22"/>
          <w:szCs w:val="22"/>
        </w:rPr>
        <w:fldChar w:fldCharType="begin"/>
      </w:r>
      <w:r w:rsidR="008D1BCA">
        <w:rPr>
          <w:rFonts w:cs="Times New Roman"/>
          <w:sz w:val="22"/>
          <w:szCs w:val="22"/>
        </w:rPr>
        <w:instrText xml:space="preserve"> ADDIN EN.CITE &lt;EndNote&gt;&lt;Cite&gt;&lt;Author&gt;Sullivan&lt;/Author&gt;&lt;Year&gt;2017&lt;/Year&gt;&lt;RecNum&gt;7&lt;/RecNum&gt;&lt;IDText&gt;Behavior change with fitness technology in sedentary adults: a review of the evidence for increasing physical activity&lt;/IDText&gt;&lt;DisplayText&gt;[21]&lt;/DisplayText&gt;&lt;record&gt;&lt;rec-number&gt;7&lt;/rec-number&gt;&lt;foreign-keys&gt;&lt;key app="EN" db-id="9xpzspszd0v9f1erxp8p520yaa5wpzxxvvxe" timestamp="1537168268"&gt;7&lt;/key&gt;&lt;/foreign-keys&gt;&lt;ref-type name="Journal Article"&gt;17&lt;/ref-type&gt;&lt;contributors&gt;&lt;authors&gt;&lt;author&gt;Sullivan, Alycia N&lt;/author&gt;&lt;author&gt;Lachman, Margie E&lt;/author&gt;&lt;/authors&gt;&lt;/contributors&gt;&lt;titles&gt;&lt;title&gt;Behavior change with fitness technology in sedentary adults: a review of the evidence for increasing physical activity&lt;/title&gt;&lt;secondary-title&gt;Frontiers in public health&lt;/secondary-title&gt;&lt;/titles&gt;&lt;pages&gt;289&lt;/pages&gt;&lt;volume&gt;4&lt;/volume&gt;&lt;dates&gt;&lt;year&gt;2017&lt;/year&gt;&lt;/dates&gt;&lt;isbn&gt;2296-2565&lt;/isbn&gt;&lt;urls&gt;&lt;/urls&gt;&lt;/record&gt;&lt;/Cite&gt;&lt;/EndNote&gt;</w:instrText>
      </w:r>
      <w:r w:rsidR="00B21155">
        <w:rPr>
          <w:rFonts w:cs="Times New Roman"/>
          <w:sz w:val="22"/>
          <w:szCs w:val="22"/>
        </w:rPr>
        <w:fldChar w:fldCharType="separate"/>
      </w:r>
      <w:r w:rsidR="008D1BCA">
        <w:rPr>
          <w:rFonts w:cs="Times New Roman"/>
          <w:noProof/>
          <w:sz w:val="22"/>
          <w:szCs w:val="22"/>
        </w:rPr>
        <w:t>[21]</w:t>
      </w:r>
      <w:r w:rsidR="00B21155">
        <w:rPr>
          <w:rFonts w:cs="Times New Roman"/>
          <w:sz w:val="22"/>
          <w:szCs w:val="22"/>
        </w:rPr>
        <w:fldChar w:fldCharType="end"/>
      </w:r>
      <w:r w:rsidR="00350FC4" w:rsidRPr="00350FC4">
        <w:rPr>
          <w:rFonts w:cs="Times New Roman"/>
          <w:sz w:val="22"/>
          <w:szCs w:val="22"/>
        </w:rPr>
        <w:t>. Neverthel</w:t>
      </w:r>
      <w:r w:rsidR="0077519E">
        <w:rPr>
          <w:rFonts w:cs="Times New Roman"/>
          <w:sz w:val="22"/>
          <w:szCs w:val="22"/>
        </w:rPr>
        <w:t>ess, these technologies have</w:t>
      </w:r>
      <w:r w:rsidR="00350FC4" w:rsidRPr="00350FC4">
        <w:rPr>
          <w:rFonts w:cs="Times New Roman"/>
          <w:sz w:val="22"/>
          <w:szCs w:val="22"/>
        </w:rPr>
        <w:t xml:space="preserve"> tremendous potential to impact public health and policies. </w:t>
      </w:r>
      <w:r w:rsidR="000D1079" w:rsidRPr="00350FC4">
        <w:rPr>
          <w:sz w:val="22"/>
          <w:szCs w:val="22"/>
        </w:rPr>
        <w:t xml:space="preserve">Also looking to the future, it would be beneficial to better understand the ‘whiches </w:t>
      </w:r>
      <w:r w:rsidR="0077519E">
        <w:rPr>
          <w:sz w:val="22"/>
          <w:szCs w:val="22"/>
        </w:rPr>
        <w:t>conundrum’</w:t>
      </w:r>
      <w:r w:rsidR="00B21155">
        <w:rPr>
          <w:sz w:val="22"/>
          <w:szCs w:val="22"/>
        </w:rPr>
        <w:fldChar w:fldCharType="begin">
          <w:fldData xml:space="preserve">PEVuZE5vdGU+PENpdGU+PEF1dGhvcj5XaW50ZXI8L0F1dGhvcj48WWVhcj4yMDE2PC9ZZWFyPjxS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</w:fldData>
        </w:fldChar>
      </w:r>
      <w:r w:rsidR="008D1BCA">
        <w:rPr>
          <w:sz w:val="22"/>
          <w:szCs w:val="22"/>
        </w:rPr>
        <w:instrText xml:space="preserve"> ADDIN EN.CITE </w:instrText>
      </w:r>
      <w:r w:rsidR="008D1BCA">
        <w:rPr>
          <w:sz w:val="22"/>
          <w:szCs w:val="22"/>
        </w:rPr>
        <w:fldChar w:fldCharType="begin">
          <w:fldData xml:space="preserve">PEVuZE5vdGU+PENpdGU+PEF1dGhvcj5XaW50ZXI8L0F1dGhvcj48WWVhcj4yMDE2PC9ZZWFyPjxS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</w:fldData>
        </w:fldChar>
      </w:r>
      <w:r w:rsidR="008D1BCA">
        <w:rPr>
          <w:sz w:val="22"/>
          <w:szCs w:val="22"/>
        </w:rPr>
        <w:instrText xml:space="preserve"> ADDIN EN.CITE.DATA </w:instrText>
      </w:r>
      <w:r w:rsidR="008D1BCA">
        <w:rPr>
          <w:sz w:val="22"/>
          <w:szCs w:val="22"/>
        </w:rPr>
      </w:r>
      <w:r w:rsidR="008D1BCA">
        <w:rPr>
          <w:sz w:val="22"/>
          <w:szCs w:val="22"/>
        </w:rPr>
        <w:fldChar w:fldCharType="end"/>
      </w:r>
      <w:r w:rsidR="00B21155">
        <w:rPr>
          <w:sz w:val="22"/>
          <w:szCs w:val="22"/>
        </w:rPr>
      </w:r>
      <w:r w:rsidR="00B21155">
        <w:rPr>
          <w:sz w:val="22"/>
          <w:szCs w:val="22"/>
        </w:rPr>
        <w:fldChar w:fldCharType="separate"/>
      </w:r>
      <w:r w:rsidR="008D1BCA">
        <w:rPr>
          <w:noProof/>
          <w:sz w:val="22"/>
          <w:szCs w:val="22"/>
        </w:rPr>
        <w:t>[25]</w:t>
      </w:r>
      <w:r w:rsidR="00B21155">
        <w:rPr>
          <w:sz w:val="22"/>
          <w:szCs w:val="22"/>
        </w:rPr>
        <w:fldChar w:fldCharType="end"/>
      </w:r>
      <w:r w:rsidR="0064073A">
        <w:rPr>
          <w:sz w:val="22"/>
          <w:szCs w:val="22"/>
        </w:rPr>
        <w:t>,</w:t>
      </w:r>
      <w:r w:rsidR="000D1079" w:rsidRPr="00350FC4">
        <w:rPr>
          <w:sz w:val="22"/>
          <w:szCs w:val="22"/>
        </w:rPr>
        <w:t xml:space="preserve"> that is determining ‘</w:t>
      </w:r>
      <w:r w:rsidR="000D1079" w:rsidRPr="00350FC4">
        <w:rPr>
          <w:sz w:val="22"/>
          <w:szCs w:val="22"/>
          <w:u w:val="single"/>
        </w:rPr>
        <w:t>which</w:t>
      </w:r>
      <w:r w:rsidR="000D1079" w:rsidRPr="00350FC4">
        <w:rPr>
          <w:sz w:val="22"/>
          <w:szCs w:val="22"/>
        </w:rPr>
        <w:t xml:space="preserve"> BCTs delivered through </w:t>
      </w:r>
      <w:r w:rsidR="000D1079" w:rsidRPr="00350FC4">
        <w:rPr>
          <w:sz w:val="22"/>
          <w:szCs w:val="22"/>
          <w:u w:val="single"/>
        </w:rPr>
        <w:t>which</w:t>
      </w:r>
      <w:r w:rsidR="000D1079" w:rsidRPr="00350FC4">
        <w:rPr>
          <w:sz w:val="22"/>
          <w:szCs w:val="22"/>
        </w:rPr>
        <w:t xml:space="preserve"> technology channels, should be employed for </w:t>
      </w:r>
      <w:r w:rsidR="000D1079" w:rsidRPr="00350FC4">
        <w:rPr>
          <w:sz w:val="22"/>
          <w:szCs w:val="22"/>
          <w:u w:val="single"/>
        </w:rPr>
        <w:t>which</w:t>
      </w:r>
      <w:r w:rsidR="000D1079" w:rsidRPr="00350FC4">
        <w:rPr>
          <w:sz w:val="22"/>
          <w:szCs w:val="22"/>
        </w:rPr>
        <w:t xml:space="preserve"> behaviours and for </w:t>
      </w:r>
      <w:r w:rsidR="000D1079" w:rsidRPr="00350FC4">
        <w:rPr>
          <w:sz w:val="22"/>
          <w:szCs w:val="22"/>
          <w:u w:val="single"/>
        </w:rPr>
        <w:t>which</w:t>
      </w:r>
      <w:r w:rsidR="000D1079" w:rsidRPr="00350FC4">
        <w:rPr>
          <w:sz w:val="22"/>
          <w:szCs w:val="22"/>
        </w:rPr>
        <w:t xml:space="preserve"> populations’.  </w:t>
      </w:r>
      <w:r>
        <w:rPr>
          <w:sz w:val="22"/>
          <w:szCs w:val="22"/>
        </w:rPr>
        <w:t xml:space="preserve">All of which </w:t>
      </w:r>
      <w:r w:rsidR="0077519E">
        <w:rPr>
          <w:sz w:val="22"/>
          <w:szCs w:val="22"/>
        </w:rPr>
        <w:t>should enable</w:t>
      </w:r>
      <w:r>
        <w:rPr>
          <w:sz w:val="22"/>
          <w:szCs w:val="22"/>
        </w:rPr>
        <w:t xml:space="preserve"> us </w:t>
      </w:r>
      <w:r w:rsidR="0077519E">
        <w:rPr>
          <w:sz w:val="22"/>
          <w:szCs w:val="22"/>
        </w:rPr>
        <w:t xml:space="preserve">to </w:t>
      </w:r>
      <w:r w:rsidR="00B1555F">
        <w:rPr>
          <w:sz w:val="22"/>
          <w:szCs w:val="22"/>
        </w:rPr>
        <w:t xml:space="preserve">achieve the public health </w:t>
      </w:r>
      <w:r w:rsidR="00BB5D4C">
        <w:rPr>
          <w:sz w:val="22"/>
          <w:szCs w:val="22"/>
        </w:rPr>
        <w:t>imperative</w:t>
      </w:r>
      <w:r w:rsidR="00B1555F">
        <w:rPr>
          <w:sz w:val="22"/>
          <w:szCs w:val="22"/>
        </w:rPr>
        <w:t xml:space="preserve"> of </w:t>
      </w:r>
      <w:r>
        <w:rPr>
          <w:sz w:val="22"/>
          <w:szCs w:val="22"/>
        </w:rPr>
        <w:t>get</w:t>
      </w:r>
      <w:r w:rsidR="00B1555F">
        <w:rPr>
          <w:sz w:val="22"/>
          <w:szCs w:val="22"/>
        </w:rPr>
        <w:t>ting</w:t>
      </w:r>
      <w:r>
        <w:rPr>
          <w:sz w:val="22"/>
          <w:szCs w:val="22"/>
        </w:rPr>
        <w:t xml:space="preserve"> more people walking</w:t>
      </w:r>
      <w:r w:rsidR="00B1555F">
        <w:rPr>
          <w:sz w:val="22"/>
          <w:szCs w:val="22"/>
        </w:rPr>
        <w:t xml:space="preserve"> more often</w:t>
      </w:r>
      <w:r w:rsidR="00B21155">
        <w:rPr>
          <w:sz w:val="22"/>
          <w:szCs w:val="22"/>
        </w:rPr>
        <w:fldChar w:fldCharType="begin"/>
      </w:r>
      <w:r w:rsidR="00B21155">
        <w:rPr>
          <w:sz w:val="22"/>
          <w:szCs w:val="22"/>
        </w:rPr>
        <w:instrText xml:space="preserve"> ADDIN EN.CITE &lt;EndNote&gt;&lt;Cite&gt;&lt;Author&gt;Stamatakis&lt;/Author&gt;&lt;Year&gt;2018&lt;/Year&gt;&lt;RecNum&gt;3125&lt;/RecNum&gt;&lt;DisplayText&gt;[7]&lt;/DisplayText&gt;&lt;record&gt;&lt;rec-number&gt;3125&lt;/rec-number&gt;&lt;foreign-keys&gt;&lt;key app="EN" db-id="spxzpt9sbfe0e6efwssxrszk09rw0rw25zps" timestamp="1537014000"&gt;3125&lt;/key&gt;&lt;/foreign-keys&gt;&lt;ref-type name="Journal Article"&gt;17&lt;/ref-type&gt;&lt;contributors&gt;&lt;authors&gt;&lt;author&gt;Stamatakis, E.&lt;/author&gt;&lt;author&gt;Hamer, M.&lt;/author&gt;&lt;author&gt;Murphy, M. H.&lt;/author&gt;&lt;/authors&gt;&lt;/contributors&gt;&lt;auth-address&gt;Charles Perkins Centre, Epidemiology Unit, University of Sydney, Sydney, New South Wales, Australia.&amp;#xD;Prevention Research Collaboration, School of Public Health, Faculty of Medicine and Health, University of Sydney, Sydney, New South Wales, Australia.&amp;#xD;School of Sport Exercise and Health Sciences, Loughborough University, Loughborough, UK.&amp;#xD;Sport and Exercise Sciences Research Institute, University of Ulster, Northern Ireland, UK.&lt;/auth-address&gt;&lt;titles&gt;&lt;title&gt;What Hippocrates called &amp;apos;Man&amp;apos;s best medicine&amp;apos;: walking is humanity&amp;apos;s path to a better world&lt;/title&gt;&lt;secondary-title&gt;Br J Sports Med&lt;/secondary-title&gt;&lt;/titles&gt;&lt;periodical&gt;&lt;full-title&gt;Br J Sports Med&lt;/full-title&gt;&lt;/periodical&gt;&lt;pages&gt;753-754&lt;/pages&gt;&lt;volume&gt;52&lt;/volume&gt;&lt;number&gt;12&lt;/number&gt;&lt;keywords&gt;&lt;keyword&gt;Environment&lt;/keyword&gt;&lt;keyword&gt;Health Behavior&lt;/keyword&gt;&lt;keyword&gt;*Health Promotion&lt;/keyword&gt;&lt;keyword&gt;*Healthy Lifestyle&lt;/keyword&gt;&lt;keyword&gt;Humans&lt;/keyword&gt;&lt;keyword&gt;*Walking&lt;/keyword&gt;&lt;keyword&gt;Walking Speed&lt;/keyword&gt;&lt;/keywords&gt;&lt;dates&gt;&lt;year&gt;2018&lt;/year&gt;&lt;pub-dates&gt;&lt;date&gt;Jun&lt;/date&gt;&lt;/pub-dates&gt;&lt;/dates&gt;&lt;isbn&gt;1473-0480 (Electronic)&amp;#xD;0306-3674 (Linking)&lt;/isbn&gt;&lt;accession-num&gt;29858462&lt;/accession-num&gt;&lt;urls&gt;&lt;related-urls&gt;&lt;url&gt;https://www.ncbi.nlm.nih.gov/pubmed/29858462&lt;/url&gt;&lt;/related-urls&gt;&lt;/urls&gt;&lt;electronic-resource-num&gt;10.1136/bjsports-2018-099371&lt;/electronic-resource-num&gt;&lt;/record&gt;&lt;/Cite&gt;&lt;/EndNote&gt;</w:instrText>
      </w:r>
      <w:r w:rsidR="00B21155">
        <w:rPr>
          <w:sz w:val="22"/>
          <w:szCs w:val="22"/>
        </w:rPr>
        <w:fldChar w:fldCharType="separate"/>
      </w:r>
      <w:r w:rsidR="00B21155">
        <w:rPr>
          <w:noProof/>
          <w:sz w:val="22"/>
          <w:szCs w:val="22"/>
        </w:rPr>
        <w:t>[7]</w:t>
      </w:r>
      <w:r w:rsidR="00B21155">
        <w:rPr>
          <w:sz w:val="22"/>
          <w:szCs w:val="22"/>
        </w:rPr>
        <w:fldChar w:fldCharType="end"/>
      </w:r>
      <w:r w:rsidR="00B1555F">
        <w:rPr>
          <w:sz w:val="22"/>
          <w:szCs w:val="22"/>
        </w:rPr>
        <w:t xml:space="preserve">. </w:t>
      </w:r>
      <w:r w:rsidR="0077519E">
        <w:rPr>
          <w:sz w:val="22"/>
          <w:szCs w:val="22"/>
        </w:rPr>
        <w:t xml:space="preserve"> </w:t>
      </w:r>
      <w:r w:rsidR="00B1555F">
        <w:rPr>
          <w:sz w:val="22"/>
          <w:szCs w:val="22"/>
        </w:rPr>
        <w:t xml:space="preserve">And if you are </w:t>
      </w:r>
      <w:r w:rsidR="00CC5FAC">
        <w:rPr>
          <w:sz w:val="22"/>
          <w:szCs w:val="22"/>
        </w:rPr>
        <w:t xml:space="preserve">ever </w:t>
      </w:r>
      <w:r w:rsidR="00B1555F">
        <w:rPr>
          <w:sz w:val="22"/>
          <w:szCs w:val="22"/>
        </w:rPr>
        <w:t>asked “is it worth it?” - r</w:t>
      </w:r>
      <w:r w:rsidR="0081298E">
        <w:rPr>
          <w:sz w:val="22"/>
          <w:szCs w:val="22"/>
        </w:rPr>
        <w:t>emember</w:t>
      </w:r>
      <w:r w:rsidR="00B1555F">
        <w:rPr>
          <w:sz w:val="22"/>
          <w:szCs w:val="22"/>
        </w:rPr>
        <w:t xml:space="preserve"> that</w:t>
      </w:r>
      <w:r>
        <w:rPr>
          <w:sz w:val="22"/>
          <w:szCs w:val="22"/>
        </w:rPr>
        <w:t xml:space="preserve"> walking adds both years to life and life to years.</w:t>
      </w:r>
    </w:p>
    <w:p w14:paraId="77B00BE9" w14:textId="77777777" w:rsidR="00350FC4" w:rsidRPr="00350FC4" w:rsidRDefault="00350FC4" w:rsidP="000D1079">
      <w:pPr>
        <w:jc w:val="both"/>
        <w:rPr>
          <w:rFonts w:cs="Times New Roman"/>
          <w:sz w:val="22"/>
          <w:szCs w:val="22"/>
        </w:rPr>
      </w:pPr>
    </w:p>
    <w:p w14:paraId="3E024315" w14:textId="16B25BD9" w:rsidR="00350FC4" w:rsidRDefault="00350FC4" w:rsidP="000D1079">
      <w:pPr>
        <w:jc w:val="both"/>
        <w:rPr>
          <w:rFonts w:cs="Times New Roman"/>
          <w:sz w:val="22"/>
          <w:szCs w:val="22"/>
        </w:rPr>
      </w:pPr>
    </w:p>
    <w:p w14:paraId="537A4BA7" w14:textId="2B834345" w:rsidR="00F6005B" w:rsidRDefault="00DE46FD" w:rsidP="00350FC4">
      <w:pPr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t xml:space="preserve">Word </w:t>
      </w:r>
      <w:r w:rsidR="007744CE">
        <w:rPr>
          <w:rFonts w:cs="Times New Roman"/>
          <w:sz w:val="22"/>
          <w:szCs w:val="22"/>
        </w:rPr>
        <w:t xml:space="preserve">count: </w:t>
      </w:r>
      <w:r w:rsidR="00EF43BA">
        <w:rPr>
          <w:rFonts w:cs="Times New Roman"/>
          <w:sz w:val="22"/>
          <w:szCs w:val="22"/>
        </w:rPr>
        <w:t>10</w:t>
      </w:r>
      <w:r w:rsidR="00371601">
        <w:rPr>
          <w:rFonts w:cs="Times New Roman"/>
          <w:sz w:val="22"/>
          <w:szCs w:val="22"/>
        </w:rPr>
        <w:t>73</w:t>
      </w:r>
    </w:p>
    <w:p w14:paraId="04D132D8" w14:textId="68983460" w:rsidR="00B1555F" w:rsidRDefault="00B1555F" w:rsidP="00350FC4">
      <w:pPr>
        <w:rPr>
          <w:rFonts w:cs="Times New Roman"/>
          <w:sz w:val="22"/>
          <w:szCs w:val="22"/>
        </w:rPr>
      </w:pPr>
    </w:p>
    <w:p w14:paraId="321E31A6" w14:textId="7DCCE9AD" w:rsidR="00B1555F" w:rsidRDefault="00B1555F">
      <w:pPr>
        <w:spacing w:after="160" w:line="259" w:lineRule="auto"/>
        <w:rPr>
          <w:rFonts w:cs="Times New Roman"/>
          <w:sz w:val="22"/>
          <w:szCs w:val="22"/>
        </w:rPr>
      </w:pPr>
      <w:r>
        <w:rPr>
          <w:rFonts w:cs="Times New Roman"/>
          <w:sz w:val="22"/>
          <w:szCs w:val="22"/>
        </w:rPr>
        <w:br w:type="page"/>
      </w:r>
    </w:p>
    <w:p w14:paraId="4355D2D9" w14:textId="6BA49BA2" w:rsidR="00B1555F" w:rsidRPr="00B1555F" w:rsidRDefault="00B1555F" w:rsidP="00350FC4">
      <w:pPr>
        <w:rPr>
          <w:rFonts w:cs="Times New Roman"/>
          <w:b/>
          <w:sz w:val="22"/>
          <w:szCs w:val="22"/>
        </w:rPr>
      </w:pPr>
      <w:r w:rsidRPr="00B1555F">
        <w:rPr>
          <w:rFonts w:cs="Times New Roman"/>
          <w:b/>
          <w:sz w:val="22"/>
          <w:szCs w:val="22"/>
        </w:rPr>
        <w:lastRenderedPageBreak/>
        <w:t>References</w:t>
      </w:r>
    </w:p>
    <w:p w14:paraId="68F90E78" w14:textId="77777777" w:rsidR="00140C43" w:rsidRPr="00140C43" w:rsidRDefault="00B21155" w:rsidP="00140C43">
      <w:pPr>
        <w:pStyle w:val="EndNoteBibliography"/>
        <w:ind w:left="720" w:hanging="720"/>
      </w:pPr>
      <w:r w:rsidRPr="00371601">
        <w:rPr>
          <w:rFonts w:cs="Times New Roman"/>
          <w:sz w:val="20"/>
          <w:szCs w:val="20"/>
        </w:rPr>
        <w:fldChar w:fldCharType="begin"/>
      </w:r>
      <w:r w:rsidRPr="00371601">
        <w:rPr>
          <w:rFonts w:cs="Times New Roman"/>
          <w:sz w:val="20"/>
          <w:szCs w:val="20"/>
        </w:rPr>
        <w:instrText xml:space="preserve"> ADDIN EN.REFLIST </w:instrText>
      </w:r>
      <w:r w:rsidRPr="00371601">
        <w:rPr>
          <w:rFonts w:cs="Times New Roman"/>
          <w:sz w:val="20"/>
          <w:szCs w:val="20"/>
        </w:rPr>
        <w:fldChar w:fldCharType="separate"/>
      </w:r>
      <w:r w:rsidR="00140C43" w:rsidRPr="00140C43">
        <w:t>1.</w:t>
      </w:r>
      <w:r w:rsidR="00140C43" w:rsidRPr="00140C43">
        <w:tab/>
        <w:t xml:space="preserve">England, P.H., </w:t>
      </w:r>
      <w:r w:rsidR="00140C43" w:rsidRPr="00140C43">
        <w:rPr>
          <w:i/>
        </w:rPr>
        <w:t>Health matters: getting every adult active every day</w:t>
      </w:r>
      <w:r w:rsidR="00140C43" w:rsidRPr="00140C43">
        <w:t>. 2016, Department of Health: London, England, .</w:t>
      </w:r>
    </w:p>
    <w:p w14:paraId="597CD9FF" w14:textId="77777777" w:rsidR="00140C43" w:rsidRPr="00140C43" w:rsidRDefault="00140C43" w:rsidP="00140C43">
      <w:pPr>
        <w:pStyle w:val="EndNoteBibliography"/>
        <w:ind w:left="720" w:hanging="720"/>
      </w:pPr>
      <w:r w:rsidRPr="00140C43">
        <w:t>2.</w:t>
      </w:r>
      <w:r w:rsidRPr="00140C43">
        <w:tab/>
        <w:t xml:space="preserve">Naci, H. and J.P. Ioannidis, </w:t>
      </w:r>
      <w:r w:rsidRPr="00140C43">
        <w:rPr>
          <w:i/>
        </w:rPr>
        <w:t>Comparative effectiveness of exercise and drug interventions on mortality outcomes: metaepidemiological study.</w:t>
      </w:r>
      <w:r w:rsidRPr="00140C43">
        <w:t xml:space="preserve"> BMJ, 2013. </w:t>
      </w:r>
      <w:r w:rsidRPr="00140C43">
        <w:rPr>
          <w:b/>
        </w:rPr>
        <w:t>347</w:t>
      </w:r>
      <w:r w:rsidRPr="00140C43">
        <w:t>: p. f5577.</w:t>
      </w:r>
    </w:p>
    <w:p w14:paraId="6BB6B7E8" w14:textId="77777777" w:rsidR="00140C43" w:rsidRPr="00140C43" w:rsidRDefault="00140C43" w:rsidP="00140C43">
      <w:pPr>
        <w:pStyle w:val="EndNoteBibliography"/>
        <w:ind w:left="720" w:hanging="720"/>
      </w:pPr>
      <w:r w:rsidRPr="00140C43">
        <w:t>3.</w:t>
      </w:r>
      <w:r w:rsidRPr="00140C43">
        <w:tab/>
        <w:t xml:space="preserve">Ding, D., et al., </w:t>
      </w:r>
      <w:r w:rsidRPr="00140C43">
        <w:rPr>
          <w:i/>
        </w:rPr>
        <w:t>The economic burden of physical inactivity: a global analysis of major non-communicable diseases.</w:t>
      </w:r>
      <w:r w:rsidRPr="00140C43">
        <w:t xml:space="preserve"> Lancet, 2016. </w:t>
      </w:r>
      <w:r w:rsidRPr="00140C43">
        <w:rPr>
          <w:b/>
        </w:rPr>
        <w:t>388</w:t>
      </w:r>
      <w:r w:rsidRPr="00140C43">
        <w:t>(10051): p. 1311-24.</w:t>
      </w:r>
    </w:p>
    <w:p w14:paraId="5D030C0D" w14:textId="77777777" w:rsidR="00140C43" w:rsidRPr="00140C43" w:rsidRDefault="00140C43" w:rsidP="00140C43">
      <w:pPr>
        <w:pStyle w:val="EndNoteBibliography"/>
        <w:ind w:left="720" w:hanging="720"/>
      </w:pPr>
      <w:r w:rsidRPr="00140C43">
        <w:t>4.</w:t>
      </w:r>
      <w:r w:rsidRPr="00140C43">
        <w:tab/>
        <w:t xml:space="preserve">Troiano, R.P., et al., </w:t>
      </w:r>
      <w:r w:rsidRPr="00140C43">
        <w:rPr>
          <w:i/>
        </w:rPr>
        <w:t>Physical activity in the United States measured by accelerometer.</w:t>
      </w:r>
      <w:r w:rsidRPr="00140C43">
        <w:t xml:space="preserve"> Med Sci Sports Exerc, 2008. </w:t>
      </w:r>
      <w:r w:rsidRPr="00140C43">
        <w:rPr>
          <w:b/>
        </w:rPr>
        <w:t>40</w:t>
      </w:r>
      <w:r w:rsidRPr="00140C43">
        <w:t>(1): p. 181-8.</w:t>
      </w:r>
    </w:p>
    <w:p w14:paraId="5FCE0E2B" w14:textId="77777777" w:rsidR="00140C43" w:rsidRPr="00140C43" w:rsidRDefault="00140C43" w:rsidP="00140C43">
      <w:pPr>
        <w:pStyle w:val="EndNoteBibliography"/>
        <w:ind w:left="720" w:hanging="720"/>
      </w:pPr>
      <w:r w:rsidRPr="00140C43">
        <w:t>5.</w:t>
      </w:r>
      <w:r w:rsidRPr="00140C43">
        <w:tab/>
      </w:r>
      <w:r w:rsidRPr="00140C43">
        <w:rPr>
          <w:i/>
        </w:rPr>
        <w:t>Global action plan on physical activity 2018–2030: more active people for a healthier world</w:t>
      </w:r>
      <w:r w:rsidRPr="00140C43">
        <w:t>. 2018, World Health Organization: Geneva.</w:t>
      </w:r>
    </w:p>
    <w:p w14:paraId="64E8512E" w14:textId="77777777" w:rsidR="00140C43" w:rsidRPr="00140C43" w:rsidRDefault="00140C43" w:rsidP="00140C43">
      <w:pPr>
        <w:pStyle w:val="EndNoteBibliography"/>
        <w:ind w:left="720" w:hanging="720"/>
      </w:pPr>
      <w:r w:rsidRPr="00140C43">
        <w:t>6.</w:t>
      </w:r>
      <w:r w:rsidRPr="00140C43">
        <w:tab/>
        <w:t xml:space="preserve">Services, U.S.D.o.H.a.H., </w:t>
      </w:r>
      <w:r w:rsidRPr="00140C43">
        <w:rPr>
          <w:i/>
        </w:rPr>
        <w:t>2018 Physical Activity Guidelines Advisory Scientific Report</w:t>
      </w:r>
      <w:r w:rsidRPr="00140C43">
        <w:t>. 2018: Washington, DC. United States.</w:t>
      </w:r>
    </w:p>
    <w:p w14:paraId="5FFABCB5" w14:textId="77777777" w:rsidR="00140C43" w:rsidRPr="00140C43" w:rsidRDefault="00140C43" w:rsidP="00140C43">
      <w:pPr>
        <w:pStyle w:val="EndNoteBibliography"/>
        <w:ind w:left="720" w:hanging="720"/>
      </w:pPr>
      <w:r w:rsidRPr="00140C43">
        <w:t>7.</w:t>
      </w:r>
      <w:r w:rsidRPr="00140C43">
        <w:tab/>
        <w:t xml:space="preserve">Stamatakis, E., M. Hamer, and M.H. Murphy, </w:t>
      </w:r>
      <w:r w:rsidRPr="00140C43">
        <w:rPr>
          <w:i/>
        </w:rPr>
        <w:t>What Hippocrates called 'Man's best medicine': walking is humanity's path to a better world.</w:t>
      </w:r>
      <w:r w:rsidRPr="00140C43">
        <w:t xml:space="preserve"> Br J Sports Med, 2018. </w:t>
      </w:r>
      <w:r w:rsidRPr="00140C43">
        <w:rPr>
          <w:b/>
        </w:rPr>
        <w:t>52</w:t>
      </w:r>
      <w:r w:rsidRPr="00140C43">
        <w:t>(12): p. 753-754.</w:t>
      </w:r>
    </w:p>
    <w:p w14:paraId="24A4A5C1" w14:textId="77777777" w:rsidR="00140C43" w:rsidRPr="00140C43" w:rsidRDefault="00140C43" w:rsidP="00140C43">
      <w:pPr>
        <w:pStyle w:val="EndNoteBibliography"/>
        <w:ind w:left="720" w:hanging="720"/>
      </w:pPr>
      <w:r w:rsidRPr="00140C43">
        <w:t>8.</w:t>
      </w:r>
      <w:r w:rsidRPr="00140C43">
        <w:tab/>
        <w:t xml:space="preserve">Tudor-Locke, C., et al., </w:t>
      </w:r>
      <w:r w:rsidRPr="00140C43">
        <w:rPr>
          <w:i/>
        </w:rPr>
        <w:t>How fast is fast enough? Walking cadence (steps/min) as a practical estimate of intensity in adults: a narrative review.</w:t>
      </w:r>
      <w:r w:rsidRPr="00140C43">
        <w:t xml:space="preserve"> Br J Sports Med, 2018. </w:t>
      </w:r>
      <w:r w:rsidRPr="00140C43">
        <w:rPr>
          <w:b/>
        </w:rPr>
        <w:t>52</w:t>
      </w:r>
      <w:r w:rsidRPr="00140C43">
        <w:t>(12): p. 776-788.</w:t>
      </w:r>
    </w:p>
    <w:p w14:paraId="39AE339A" w14:textId="77777777" w:rsidR="00140C43" w:rsidRPr="00140C43" w:rsidRDefault="00140C43" w:rsidP="00140C43">
      <w:pPr>
        <w:pStyle w:val="EndNoteBibliography"/>
        <w:ind w:left="720" w:hanging="720"/>
      </w:pPr>
      <w:r w:rsidRPr="00140C43">
        <w:t>9.</w:t>
      </w:r>
      <w:r w:rsidRPr="00140C43">
        <w:tab/>
        <w:t xml:space="preserve">Cowan, R.E., </w:t>
      </w:r>
      <w:r w:rsidRPr="00140C43">
        <w:rPr>
          <w:i/>
        </w:rPr>
        <w:t>Exercise Is Medicine Initiative: Physical Activity as a Vital Sign and Prescription in Adult Rehabilitation Practice.</w:t>
      </w:r>
      <w:r w:rsidRPr="00140C43">
        <w:t xml:space="preserve"> Arch Phys Med Rehabil, 2016. </w:t>
      </w:r>
      <w:r w:rsidRPr="00140C43">
        <w:rPr>
          <w:b/>
        </w:rPr>
        <w:t>97</w:t>
      </w:r>
      <w:r w:rsidRPr="00140C43">
        <w:t>(9 Suppl): p. S232-7.</w:t>
      </w:r>
    </w:p>
    <w:p w14:paraId="3783687D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0.</w:t>
      </w:r>
      <w:r w:rsidRPr="00140C43">
        <w:tab/>
        <w:t xml:space="preserve">Brooks, J., I. Ahmad, and G. Easton, </w:t>
      </w:r>
      <w:r w:rsidRPr="00140C43">
        <w:rPr>
          <w:i/>
        </w:rPr>
        <w:t>Promoting physical activity: the general practice agenda.</w:t>
      </w:r>
      <w:r w:rsidRPr="00140C43">
        <w:t xml:space="preserve"> Br J Gen Pract, 2016. </w:t>
      </w:r>
      <w:r w:rsidRPr="00140C43">
        <w:rPr>
          <w:b/>
        </w:rPr>
        <w:t>66</w:t>
      </w:r>
      <w:r w:rsidRPr="00140C43">
        <w:t>(650): p. 454-5.</w:t>
      </w:r>
    </w:p>
    <w:p w14:paraId="586888FF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1.</w:t>
      </w:r>
      <w:r w:rsidRPr="00140C43">
        <w:tab/>
        <w:t xml:space="preserve">Fletcher, G.F.L., C. Niebauer, J. Ozemek, C. Arena, R. Lavie, C.J., </w:t>
      </w:r>
      <w:r w:rsidRPr="00140C43">
        <w:rPr>
          <w:i/>
        </w:rPr>
        <w:t>Promoting Physical Activity and Exercise.</w:t>
      </w:r>
      <w:r w:rsidRPr="00140C43">
        <w:t xml:space="preserve"> Journal of the American College of Cardiology, 2018. </w:t>
      </w:r>
      <w:r w:rsidRPr="00140C43">
        <w:rPr>
          <w:b/>
        </w:rPr>
        <w:t>72</w:t>
      </w:r>
      <w:r w:rsidRPr="00140C43">
        <w:t>: p. 1622-1639.</w:t>
      </w:r>
    </w:p>
    <w:p w14:paraId="208B3C69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2.</w:t>
      </w:r>
      <w:r w:rsidRPr="00140C43">
        <w:tab/>
        <w:t xml:space="preserve">Williams, S.L. and D.P. French, </w:t>
      </w:r>
      <w:r w:rsidRPr="00140C43">
        <w:rPr>
          <w:i/>
        </w:rPr>
        <w:t>What are the most effective intervention techniques for changing physical activity self-efficacy and physical activity behaviour--and are they the same?</w:t>
      </w:r>
      <w:r w:rsidRPr="00140C43">
        <w:t xml:space="preserve"> Health Educ Res, 2011. </w:t>
      </w:r>
      <w:r w:rsidRPr="00140C43">
        <w:rPr>
          <w:b/>
        </w:rPr>
        <w:t>26</w:t>
      </w:r>
      <w:r w:rsidRPr="00140C43">
        <w:t>(2): p. 308-22.</w:t>
      </w:r>
    </w:p>
    <w:p w14:paraId="5F342F59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3.</w:t>
      </w:r>
      <w:r w:rsidRPr="00140C43">
        <w:tab/>
        <w:t xml:space="preserve">Arnautovska, U., F. O'Callaghan, and K. Hamilton, </w:t>
      </w:r>
      <w:r w:rsidRPr="00140C43">
        <w:rPr>
          <w:i/>
        </w:rPr>
        <w:t>Behaviour change techniques to facilitate physical activity in older adults: what and how.</w:t>
      </w:r>
      <w:r w:rsidRPr="00140C43">
        <w:t xml:space="preserve"> Ageing and Society, 2017: p. 1-27.</w:t>
      </w:r>
    </w:p>
    <w:p w14:paraId="46504796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4.</w:t>
      </w:r>
      <w:r w:rsidRPr="00140C43">
        <w:tab/>
        <w:t xml:space="preserve">Howlett, N., et al., </w:t>
      </w:r>
      <w:r w:rsidRPr="00140C43">
        <w:rPr>
          <w:i/>
        </w:rPr>
        <w:t>Are physical activity interventions for healthy inactive adults effective in promoting behavior change and maintenance, and which behavior change techniques are effective? A systematic review and meta-analysis.</w:t>
      </w:r>
      <w:r w:rsidRPr="00140C43">
        <w:t xml:space="preserve"> Translational Behavioral Medicine, 2018.</w:t>
      </w:r>
    </w:p>
    <w:p w14:paraId="5AB46FC7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5.</w:t>
      </w:r>
      <w:r w:rsidRPr="00140C43">
        <w:tab/>
        <w:t xml:space="preserve">Normansell, R., et al., </w:t>
      </w:r>
      <w:r w:rsidRPr="00140C43">
        <w:rPr>
          <w:i/>
        </w:rPr>
        <w:t>Numbers are not the whole story: a qualitative exploration of barriers and facilitators to increased physical activity in a primary care based walking intervention.</w:t>
      </w:r>
      <w:r w:rsidRPr="00140C43">
        <w:t xml:space="preserve"> Bmc Public Health, 2014. </w:t>
      </w:r>
      <w:r w:rsidRPr="00140C43">
        <w:rPr>
          <w:b/>
        </w:rPr>
        <w:t>14</w:t>
      </w:r>
      <w:r w:rsidRPr="00140C43">
        <w:t>.</w:t>
      </w:r>
    </w:p>
    <w:p w14:paraId="03261467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6.</w:t>
      </w:r>
      <w:r w:rsidRPr="00140C43">
        <w:tab/>
        <w:t xml:space="preserve">Wahlich, C., et al., </w:t>
      </w:r>
      <w:r w:rsidRPr="00140C43">
        <w:rPr>
          <w:i/>
        </w:rPr>
        <w:t>'You started something ... then I continued by myself': a qualitative study of physical activity maintenance.</w:t>
      </w:r>
      <w:r w:rsidRPr="00140C43">
        <w:t xml:space="preserve"> Prim Health Care Res Dev, 2017. </w:t>
      </w:r>
      <w:r w:rsidRPr="00140C43">
        <w:rPr>
          <w:b/>
        </w:rPr>
        <w:t>18</w:t>
      </w:r>
      <w:r w:rsidRPr="00140C43">
        <w:t>(6): p. 574-590.</w:t>
      </w:r>
    </w:p>
    <w:p w14:paraId="210F2889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7.</w:t>
      </w:r>
      <w:r w:rsidRPr="00140C43">
        <w:tab/>
        <w:t xml:space="preserve">Hobbs, N., et al., </w:t>
      </w:r>
      <w:r w:rsidRPr="00140C43">
        <w:rPr>
          <w:i/>
        </w:rPr>
        <w:t>Are behavioral interventions effective in increasing physical activity at 12 to 36 months in adults aged 55 to 70 years? A systematic review and meta-analysis.</w:t>
      </w:r>
      <w:r w:rsidRPr="00140C43">
        <w:t xml:space="preserve"> BMC. Med, 2013. </w:t>
      </w:r>
      <w:r w:rsidRPr="00140C43">
        <w:rPr>
          <w:b/>
        </w:rPr>
        <w:t>11</w:t>
      </w:r>
      <w:r w:rsidRPr="00140C43">
        <w:t>: p. 75.</w:t>
      </w:r>
    </w:p>
    <w:p w14:paraId="55DE7A90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8.</w:t>
      </w:r>
      <w:r w:rsidRPr="00140C43">
        <w:tab/>
        <w:t xml:space="preserve">Harris, T., et al., </w:t>
      </w:r>
      <w:r w:rsidRPr="00140C43">
        <w:rPr>
          <w:i/>
        </w:rPr>
        <w:t>Physical activity levels in adults and older adults 3-4 years after pedometer-based walking interventions: Long-term follow-up of participants from two randomised controlled trials in UK primary care.</w:t>
      </w:r>
      <w:r w:rsidRPr="00140C43">
        <w:t xml:space="preserve"> PLoS Med, 2018. </w:t>
      </w:r>
      <w:r w:rsidRPr="00140C43">
        <w:rPr>
          <w:b/>
        </w:rPr>
        <w:t>15</w:t>
      </w:r>
      <w:r w:rsidRPr="00140C43">
        <w:t>(3): p. e1002526.</w:t>
      </w:r>
    </w:p>
    <w:p w14:paraId="45BCDCDC" w14:textId="77777777" w:rsidR="00140C43" w:rsidRPr="00140C43" w:rsidRDefault="00140C43" w:rsidP="00140C43">
      <w:pPr>
        <w:pStyle w:val="EndNoteBibliography"/>
        <w:ind w:left="720" w:hanging="720"/>
      </w:pPr>
      <w:r w:rsidRPr="00140C43">
        <w:t>19.</w:t>
      </w:r>
      <w:r w:rsidRPr="00140C43">
        <w:tab/>
        <w:t xml:space="preserve">Harris T, L.E., Hosking F, Carey I, DeWilde S, Furness C, Wahlich C, Ahmad S, Kerry S, Victor C, Whincup P, Ussher M, Iliffe S, Ekelund U, Fox-Rushby J, Ibison J, Cook D., </w:t>
      </w:r>
      <w:r w:rsidRPr="00140C43">
        <w:rPr>
          <w:i/>
        </w:rPr>
        <w:t>Effect of two pedometer-based walking intervention on long-term health outcomes using routine primary care data.</w:t>
      </w:r>
      <w:r w:rsidRPr="00140C43">
        <w:t xml:space="preserve"> The Lancet, 2018. </w:t>
      </w:r>
      <w:r w:rsidRPr="00140C43">
        <w:rPr>
          <w:b/>
        </w:rPr>
        <w:t>in press (abstract)</w:t>
      </w:r>
      <w:r w:rsidRPr="00140C43">
        <w:t>.</w:t>
      </w:r>
    </w:p>
    <w:p w14:paraId="02D8B66B" w14:textId="77777777" w:rsidR="00140C43" w:rsidRPr="00140C43" w:rsidRDefault="00140C43" w:rsidP="00140C43">
      <w:pPr>
        <w:pStyle w:val="EndNoteBibliography"/>
        <w:ind w:left="720" w:hanging="720"/>
      </w:pPr>
      <w:r w:rsidRPr="00140C43">
        <w:t>20.</w:t>
      </w:r>
      <w:r w:rsidRPr="00140C43">
        <w:tab/>
        <w:t xml:space="preserve">Ferguson, T., et al., </w:t>
      </w:r>
      <w:r w:rsidRPr="00140C43">
        <w:rPr>
          <w:i/>
        </w:rPr>
        <w:t>The validity of consumer-level, activity monitors in healthy adults worn in free-living conditions: a cross-sectional study.</w:t>
      </w:r>
      <w:r w:rsidRPr="00140C43">
        <w:t xml:space="preserve"> International Journal of Behavioral Nutrition and Physical Activity, 2015. </w:t>
      </w:r>
      <w:r w:rsidRPr="00140C43">
        <w:rPr>
          <w:b/>
        </w:rPr>
        <w:t>12</w:t>
      </w:r>
      <w:r w:rsidRPr="00140C43">
        <w:t>(1): p. 42.</w:t>
      </w:r>
    </w:p>
    <w:p w14:paraId="3D1CB853" w14:textId="77777777" w:rsidR="00140C43" w:rsidRPr="00140C43" w:rsidRDefault="00140C43" w:rsidP="00140C43">
      <w:pPr>
        <w:pStyle w:val="EndNoteBibliography"/>
        <w:ind w:left="720" w:hanging="720"/>
      </w:pPr>
      <w:r w:rsidRPr="00140C43">
        <w:lastRenderedPageBreak/>
        <w:t>21.</w:t>
      </w:r>
      <w:r w:rsidRPr="00140C43">
        <w:tab/>
        <w:t xml:space="preserve">Sullivan, A.N. and M.E. Lachman, </w:t>
      </w:r>
      <w:r w:rsidRPr="00140C43">
        <w:rPr>
          <w:i/>
        </w:rPr>
        <w:t>Behavior change with fitness technology in sedentary adults: a review of the evidence for increasing physical activity.</w:t>
      </w:r>
      <w:r w:rsidRPr="00140C43">
        <w:t xml:space="preserve"> Frontiers in public health, 2017. </w:t>
      </w:r>
      <w:r w:rsidRPr="00140C43">
        <w:rPr>
          <w:b/>
        </w:rPr>
        <w:t>4</w:t>
      </w:r>
      <w:r w:rsidRPr="00140C43">
        <w:t>: p. 289.</w:t>
      </w:r>
    </w:p>
    <w:p w14:paraId="73164C96" w14:textId="77777777" w:rsidR="00140C43" w:rsidRPr="00140C43" w:rsidRDefault="00140C43" w:rsidP="00140C43">
      <w:pPr>
        <w:pStyle w:val="EndNoteBibliography"/>
        <w:ind w:left="720" w:hanging="720"/>
      </w:pPr>
      <w:r w:rsidRPr="00140C43">
        <w:t>22.</w:t>
      </w:r>
      <w:r w:rsidRPr="00140C43">
        <w:tab/>
        <w:t xml:space="preserve">Jakicic, J.M., et al., </w:t>
      </w:r>
      <w:r w:rsidRPr="00140C43">
        <w:rPr>
          <w:i/>
        </w:rPr>
        <w:t>Effect of wearable technology combined with a lifestyle intervention on long-term weight loss: the IDEA randomized clinical trial.</w:t>
      </w:r>
      <w:r w:rsidRPr="00140C43">
        <w:t xml:space="preserve"> Jama, 2016. </w:t>
      </w:r>
      <w:r w:rsidRPr="00140C43">
        <w:rPr>
          <w:b/>
        </w:rPr>
        <w:t>316</w:t>
      </w:r>
      <w:r w:rsidRPr="00140C43">
        <w:t>(11): p. 1161-1171.</w:t>
      </w:r>
    </w:p>
    <w:p w14:paraId="6B3951B9" w14:textId="77777777" w:rsidR="00140C43" w:rsidRPr="00140C43" w:rsidRDefault="00140C43" w:rsidP="00140C43">
      <w:pPr>
        <w:pStyle w:val="EndNoteBibliography"/>
        <w:ind w:left="720" w:hanging="720"/>
      </w:pPr>
      <w:r w:rsidRPr="00140C43">
        <w:t>23.</w:t>
      </w:r>
      <w:r w:rsidRPr="00140C43">
        <w:tab/>
        <w:t xml:space="preserve">Vaes, A.W., et al., </w:t>
      </w:r>
      <w:r w:rsidRPr="00140C43">
        <w:rPr>
          <w:i/>
        </w:rPr>
        <w:t>Effect of ‘activity monitor-based’counseling on physical activity and health-related outcomes in patients with chronic diseases: a systematic review and meta-analysis.</w:t>
      </w:r>
      <w:r w:rsidRPr="00140C43">
        <w:t xml:space="preserve"> Annals of medicine, 2013. </w:t>
      </w:r>
      <w:r w:rsidRPr="00140C43">
        <w:rPr>
          <w:b/>
        </w:rPr>
        <w:t>45</w:t>
      </w:r>
      <w:r w:rsidRPr="00140C43">
        <w:t>(5-6): p. 397-412.</w:t>
      </w:r>
    </w:p>
    <w:p w14:paraId="77C8FBF6" w14:textId="77777777" w:rsidR="00140C43" w:rsidRPr="00140C43" w:rsidRDefault="00140C43" w:rsidP="00140C43">
      <w:pPr>
        <w:pStyle w:val="EndNoteBibliography"/>
        <w:ind w:left="720" w:hanging="720"/>
      </w:pPr>
      <w:r w:rsidRPr="00140C43">
        <w:t>24.</w:t>
      </w:r>
      <w:r w:rsidRPr="00140C43">
        <w:tab/>
        <w:t xml:space="preserve">McConnell, M.V., et al., </w:t>
      </w:r>
      <w:r w:rsidRPr="00140C43">
        <w:rPr>
          <w:i/>
        </w:rPr>
        <w:t>Mobile Health Advances in Physical Activity, Fitness, and Atrial Fibrillation: Moving Hearts.</w:t>
      </w:r>
      <w:r w:rsidRPr="00140C43">
        <w:t xml:space="preserve"> Journal of the American College of Cardiology, 2018. </w:t>
      </w:r>
      <w:r w:rsidRPr="00140C43">
        <w:rPr>
          <w:b/>
        </w:rPr>
        <w:t>71</w:t>
      </w:r>
      <w:r w:rsidRPr="00140C43">
        <w:t>(23): p. 2691-2701.</w:t>
      </w:r>
    </w:p>
    <w:p w14:paraId="1C4E6951" w14:textId="77777777" w:rsidR="00140C43" w:rsidRPr="00140C43" w:rsidRDefault="00140C43" w:rsidP="00140C43">
      <w:pPr>
        <w:pStyle w:val="EndNoteBibliography"/>
        <w:ind w:left="720" w:hanging="720"/>
      </w:pPr>
      <w:r w:rsidRPr="00140C43">
        <w:t>25.</w:t>
      </w:r>
      <w:r w:rsidRPr="00140C43">
        <w:tab/>
        <w:t xml:space="preserve">Winter, S.J., J.L. Sheats, and A.C. King, </w:t>
      </w:r>
      <w:r w:rsidRPr="00140C43">
        <w:rPr>
          <w:i/>
        </w:rPr>
        <w:t>The Use of Behavior Change Techniques and Theory in Technologies for Cardiovascular Disease Prevention and Treatment in Adults: A Comprehensive Review.</w:t>
      </w:r>
      <w:r w:rsidRPr="00140C43">
        <w:t xml:space="preserve"> Prog Cardiovasc Dis, 2016. </w:t>
      </w:r>
      <w:r w:rsidRPr="00140C43">
        <w:rPr>
          <w:b/>
        </w:rPr>
        <w:t>58</w:t>
      </w:r>
      <w:r w:rsidRPr="00140C43">
        <w:t>(6): p. 605-12.</w:t>
      </w:r>
    </w:p>
    <w:p w14:paraId="1D8F4DA5" w14:textId="51A5DB63" w:rsidR="007C7A0D" w:rsidRPr="00371601" w:rsidRDefault="00B21155" w:rsidP="00B1555F">
      <w:pPr>
        <w:pStyle w:val="EndNoteBibliography"/>
        <w:ind w:left="720" w:hanging="720"/>
        <w:rPr>
          <w:rFonts w:cs="Times New Roman"/>
          <w:sz w:val="20"/>
          <w:szCs w:val="20"/>
        </w:rPr>
      </w:pPr>
      <w:r w:rsidRPr="00371601">
        <w:rPr>
          <w:rFonts w:cs="Times New Roman"/>
          <w:sz w:val="20"/>
          <w:szCs w:val="20"/>
        </w:rPr>
        <w:fldChar w:fldCharType="end"/>
      </w:r>
      <w:r w:rsidR="006075CC">
        <w:rPr>
          <w:rFonts w:cs="Times New Roman"/>
          <w:sz w:val="20"/>
          <w:szCs w:val="20"/>
        </w:rPr>
        <w:fldChar w:fldCharType="begin"/>
      </w:r>
      <w:r w:rsidR="006075CC">
        <w:rPr>
          <w:rFonts w:cs="Times New Roman"/>
          <w:sz w:val="20"/>
          <w:szCs w:val="20"/>
        </w:rPr>
        <w:instrText xml:space="preserve"> ADDIN </w:instrText>
      </w:r>
      <w:r w:rsidR="006075CC">
        <w:rPr>
          <w:rFonts w:cs="Times New Roman"/>
          <w:sz w:val="20"/>
          <w:szCs w:val="20"/>
        </w:rPr>
        <w:fldChar w:fldCharType="end"/>
      </w:r>
    </w:p>
    <w:sectPr w:rsidR="007C7A0D" w:rsidRPr="00371601" w:rsidSect="00127FE2">
      <w:headerReference w:type="default" r:id="rId13"/>
      <w:footerReference w:type="default" r:id="rId14"/>
      <w:pgSz w:w="11900" w:h="16840"/>
      <w:pgMar w:top="567" w:right="851" w:bottom="567" w:left="85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E5684B" w14:textId="77777777" w:rsidR="00A47388" w:rsidRDefault="00A47388">
      <w:r>
        <w:separator/>
      </w:r>
    </w:p>
  </w:endnote>
  <w:endnote w:type="continuationSeparator" w:id="0">
    <w:p w14:paraId="05C03E9D" w14:textId="77777777" w:rsidR="00A47388" w:rsidRDefault="00A473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color w:val="AEAAAA" w:themeColor="background2" w:themeShade="BF"/>
        <w:sz w:val="22"/>
        <w:szCs w:val="22"/>
      </w:rPr>
      <w:id w:val="-15913089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67B486" w14:textId="77777777" w:rsidR="00CD421B" w:rsidRPr="00C65DEE" w:rsidRDefault="00CD421B" w:rsidP="00C65DEE">
        <w:pPr>
          <w:pStyle w:val="Footer"/>
          <w:jc w:val="center"/>
          <w:rPr>
            <w:color w:val="AEAAAA" w:themeColor="background2" w:themeShade="BF"/>
            <w:sz w:val="22"/>
            <w:szCs w:val="22"/>
          </w:rPr>
        </w:pPr>
      </w:p>
      <w:p w14:paraId="09539949" w14:textId="6AE69D98" w:rsidR="00CD421B" w:rsidRPr="00C65DEE" w:rsidRDefault="00CD421B" w:rsidP="00C65DEE">
        <w:pPr>
          <w:pStyle w:val="Footer"/>
          <w:jc w:val="center"/>
          <w:rPr>
            <w:color w:val="AEAAAA" w:themeColor="background2" w:themeShade="BF"/>
            <w:sz w:val="22"/>
            <w:szCs w:val="22"/>
          </w:rPr>
        </w:pPr>
        <w:r w:rsidRPr="00C65DEE">
          <w:rPr>
            <w:color w:val="AEAAAA" w:themeColor="background2" w:themeShade="BF"/>
            <w:sz w:val="22"/>
            <w:szCs w:val="22"/>
          </w:rPr>
          <w:t xml:space="preserve"> </w:t>
        </w:r>
        <w:r w:rsidRPr="00C65DEE">
          <w:rPr>
            <w:color w:val="AEAAAA" w:themeColor="background2" w:themeShade="BF"/>
            <w:sz w:val="22"/>
            <w:szCs w:val="22"/>
          </w:rPr>
          <w:fldChar w:fldCharType="begin"/>
        </w:r>
        <w:r w:rsidRPr="00C65DEE">
          <w:rPr>
            <w:color w:val="AEAAAA" w:themeColor="background2" w:themeShade="BF"/>
            <w:sz w:val="22"/>
            <w:szCs w:val="22"/>
          </w:rPr>
          <w:instrText xml:space="preserve"> PAGE   \* MERGEFORMAT </w:instrText>
        </w:r>
        <w:r w:rsidRPr="00C65DEE">
          <w:rPr>
            <w:color w:val="AEAAAA" w:themeColor="background2" w:themeShade="BF"/>
            <w:sz w:val="22"/>
            <w:szCs w:val="22"/>
          </w:rPr>
          <w:fldChar w:fldCharType="separate"/>
        </w:r>
        <w:r w:rsidR="006075CC">
          <w:rPr>
            <w:noProof/>
            <w:color w:val="AEAAAA" w:themeColor="background2" w:themeShade="BF"/>
            <w:sz w:val="22"/>
            <w:szCs w:val="22"/>
          </w:rPr>
          <w:t>4</w:t>
        </w:r>
        <w:r w:rsidRPr="00C65DEE">
          <w:rPr>
            <w:noProof/>
            <w:color w:val="AEAAAA" w:themeColor="background2" w:themeShade="BF"/>
            <w:sz w:val="22"/>
            <w:szCs w:val="22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AF71AF" w14:textId="77777777" w:rsidR="00A47388" w:rsidRDefault="00A47388">
      <w:r>
        <w:separator/>
      </w:r>
    </w:p>
  </w:footnote>
  <w:footnote w:type="continuationSeparator" w:id="0">
    <w:p w14:paraId="681D4FEE" w14:textId="77777777" w:rsidR="00A47388" w:rsidRDefault="00A4738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A396093" w14:textId="6E7D2537" w:rsidR="00CD421B" w:rsidRPr="00C65DEE" w:rsidRDefault="00CD421B">
    <w:pPr>
      <w:pStyle w:val="Header"/>
      <w:rPr>
        <w:sz w:val="20"/>
        <w:szCs w:val="20"/>
      </w:rPr>
    </w:pPr>
    <w:r>
      <w:tab/>
    </w:r>
    <w:r>
      <w:tab/>
    </w:r>
    <w:r w:rsidRPr="004229A6">
      <w:rPr>
        <w:color w:val="AEAAAA" w:themeColor="background2" w:themeShade="BF"/>
        <w:sz w:val="20"/>
        <w:szCs w:val="20"/>
      </w:rPr>
      <w:t>Br J Cardiology editorial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4B373D"/>
    <w:multiLevelType w:val="hybridMultilevel"/>
    <w:tmpl w:val="59EC2948"/>
    <w:lvl w:ilvl="0" w:tplc="0B60D73E">
      <w:start w:val="1"/>
      <w:numFmt w:val="bullet"/>
      <w:lvlText w:val=""/>
      <w:lvlJc w:val="left"/>
      <w:pPr>
        <w:ind w:left="720" w:hanging="360"/>
      </w:pPr>
      <w:rPr>
        <w:rFonts w:ascii="Wingdings 2" w:hAnsi="Wingdings 2" w:hint="default"/>
        <w:sz w:val="32"/>
        <w:szCs w:val="3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02552D"/>
    <w:multiLevelType w:val="hybridMultilevel"/>
    <w:tmpl w:val="DC067F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AE1529"/>
    <w:multiLevelType w:val="hybridMultilevel"/>
    <w:tmpl w:val="9D74E70A"/>
    <w:lvl w:ilvl="0" w:tplc="6D246BF8">
      <w:start w:val="31"/>
      <w:numFmt w:val="bullet"/>
      <w:lvlText w:val="-"/>
      <w:lvlJc w:val="left"/>
      <w:pPr>
        <w:ind w:left="1080" w:hanging="360"/>
      </w:pPr>
      <w:rPr>
        <w:rFonts w:ascii="Calibri" w:eastAsiaTheme="minorEastAsia" w:hAnsi="Calibri" w:cs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20C7EB9"/>
    <w:multiLevelType w:val="hybridMultilevel"/>
    <w:tmpl w:val="3A1CD8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EF7DD8"/>
    <w:multiLevelType w:val="hybridMultilevel"/>
    <w:tmpl w:val="E214D84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33389B"/>
    <w:multiLevelType w:val="hybridMultilevel"/>
    <w:tmpl w:val="9B5465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5B1E95"/>
    <w:multiLevelType w:val="hybridMultilevel"/>
    <w:tmpl w:val="B4443E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0911812"/>
    <w:multiLevelType w:val="multilevel"/>
    <w:tmpl w:val="3A124F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0BC7D8E"/>
    <w:multiLevelType w:val="hybridMultilevel"/>
    <w:tmpl w:val="FC9479FE"/>
    <w:lvl w:ilvl="0" w:tplc="08090001">
      <w:start w:val="1"/>
      <w:numFmt w:val="bullet"/>
      <w:lvlText w:val=""/>
      <w:lvlJc w:val="left"/>
      <w:pPr>
        <w:ind w:left="678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39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1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3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5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7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9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1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38" w:hanging="360"/>
      </w:pPr>
      <w:rPr>
        <w:rFonts w:ascii="Wingdings" w:hAnsi="Wingdings" w:hint="default"/>
      </w:rPr>
    </w:lvl>
  </w:abstractNum>
  <w:abstractNum w:abstractNumId="9" w15:restartNumberingAfterBreak="0">
    <w:nsid w:val="25AA1988"/>
    <w:multiLevelType w:val="hybridMultilevel"/>
    <w:tmpl w:val="7D1AF09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6345751"/>
    <w:multiLevelType w:val="hybridMultilevel"/>
    <w:tmpl w:val="C82E355E"/>
    <w:lvl w:ilvl="0" w:tplc="0B60D73E">
      <w:start w:val="1"/>
      <w:numFmt w:val="bullet"/>
      <w:lvlText w:val=""/>
      <w:lvlJc w:val="left"/>
      <w:pPr>
        <w:ind w:left="720" w:hanging="360"/>
      </w:pPr>
      <w:rPr>
        <w:rFonts w:ascii="Wingdings 2" w:hAnsi="Wingdings 2" w:hint="default"/>
        <w:sz w:val="32"/>
        <w:szCs w:val="3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A6633C1"/>
    <w:multiLevelType w:val="multilevel"/>
    <w:tmpl w:val="660C631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FAC2511"/>
    <w:multiLevelType w:val="hybridMultilevel"/>
    <w:tmpl w:val="5B0C4C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E060C5"/>
    <w:multiLevelType w:val="hybridMultilevel"/>
    <w:tmpl w:val="E7B2535C"/>
    <w:lvl w:ilvl="0" w:tplc="5156C9DC">
      <w:start w:val="1"/>
      <w:numFmt w:val="decimal"/>
      <w:lvlText w:val="%1."/>
      <w:lvlJc w:val="left"/>
      <w:pPr>
        <w:ind w:left="720" w:hanging="360"/>
      </w:pPr>
      <w:rPr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1F5B41"/>
    <w:multiLevelType w:val="hybridMultilevel"/>
    <w:tmpl w:val="157692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0DE65CE"/>
    <w:multiLevelType w:val="hybridMultilevel"/>
    <w:tmpl w:val="DE2614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1BC366F"/>
    <w:multiLevelType w:val="hybridMultilevel"/>
    <w:tmpl w:val="E18653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7E03E5D"/>
    <w:multiLevelType w:val="hybridMultilevel"/>
    <w:tmpl w:val="5A4A3B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97F7CFA"/>
    <w:multiLevelType w:val="hybridMultilevel"/>
    <w:tmpl w:val="8E083F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B5E386F"/>
    <w:multiLevelType w:val="hybridMultilevel"/>
    <w:tmpl w:val="C3B221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2503CA8"/>
    <w:multiLevelType w:val="hybridMultilevel"/>
    <w:tmpl w:val="4BB26E10"/>
    <w:lvl w:ilvl="0" w:tplc="76C0262E">
      <w:numFmt w:val="bullet"/>
      <w:lvlText w:val="-"/>
      <w:lvlJc w:val="left"/>
      <w:pPr>
        <w:ind w:left="1224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94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66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8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0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2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54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26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84" w:hanging="360"/>
      </w:pPr>
      <w:rPr>
        <w:rFonts w:ascii="Wingdings" w:hAnsi="Wingdings" w:hint="default"/>
      </w:rPr>
    </w:lvl>
  </w:abstractNum>
  <w:abstractNum w:abstractNumId="21" w15:restartNumberingAfterBreak="0">
    <w:nsid w:val="493652DF"/>
    <w:multiLevelType w:val="hybridMultilevel"/>
    <w:tmpl w:val="0868E8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1B426C4"/>
    <w:multiLevelType w:val="hybridMultilevel"/>
    <w:tmpl w:val="F3DAAD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307D06"/>
    <w:multiLevelType w:val="hybridMultilevel"/>
    <w:tmpl w:val="331875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BA151C"/>
    <w:multiLevelType w:val="hybridMultilevel"/>
    <w:tmpl w:val="0C38FB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9A00BE"/>
    <w:multiLevelType w:val="hybridMultilevel"/>
    <w:tmpl w:val="58B6BC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C0F0146"/>
    <w:multiLevelType w:val="hybridMultilevel"/>
    <w:tmpl w:val="F87895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08506B6"/>
    <w:multiLevelType w:val="hybridMultilevel"/>
    <w:tmpl w:val="4BA46B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8141485"/>
    <w:multiLevelType w:val="hybridMultilevel"/>
    <w:tmpl w:val="AB52FE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8624DA1"/>
    <w:multiLevelType w:val="hybridMultilevel"/>
    <w:tmpl w:val="98800D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D4D051F"/>
    <w:multiLevelType w:val="hybridMultilevel"/>
    <w:tmpl w:val="35EE3B80"/>
    <w:lvl w:ilvl="0" w:tplc="0B60D73E">
      <w:start w:val="1"/>
      <w:numFmt w:val="bullet"/>
      <w:lvlText w:val=""/>
      <w:lvlJc w:val="left"/>
      <w:pPr>
        <w:ind w:left="643" w:hanging="360"/>
      </w:pPr>
      <w:rPr>
        <w:rFonts w:ascii="Wingdings 2" w:hAnsi="Wingdings 2" w:hint="default"/>
        <w:sz w:val="32"/>
        <w:szCs w:val="3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0E12FBA"/>
    <w:multiLevelType w:val="hybridMultilevel"/>
    <w:tmpl w:val="6CEAE6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6A55EAE"/>
    <w:multiLevelType w:val="hybridMultilevel"/>
    <w:tmpl w:val="557287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7902814"/>
    <w:multiLevelType w:val="hybridMultilevel"/>
    <w:tmpl w:val="30CA3368"/>
    <w:lvl w:ilvl="0" w:tplc="82A0CFCC">
      <w:numFmt w:val="bullet"/>
      <w:lvlText w:val=""/>
      <w:lvlJc w:val="left"/>
      <w:pPr>
        <w:ind w:left="1080" w:hanging="360"/>
      </w:pPr>
      <w:rPr>
        <w:rFonts w:ascii="Wingdings" w:eastAsiaTheme="minorEastAsia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7C4C4817"/>
    <w:multiLevelType w:val="hybridMultilevel"/>
    <w:tmpl w:val="CCE2AF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E0D1E88"/>
    <w:multiLevelType w:val="hybridMultilevel"/>
    <w:tmpl w:val="16DC62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27"/>
  </w:num>
  <w:num w:numId="3">
    <w:abstractNumId w:val="18"/>
  </w:num>
  <w:num w:numId="4">
    <w:abstractNumId w:val="14"/>
  </w:num>
  <w:num w:numId="5">
    <w:abstractNumId w:val="15"/>
  </w:num>
  <w:num w:numId="6">
    <w:abstractNumId w:val="28"/>
  </w:num>
  <w:num w:numId="7">
    <w:abstractNumId w:val="19"/>
  </w:num>
  <w:num w:numId="8">
    <w:abstractNumId w:val="4"/>
  </w:num>
  <w:num w:numId="9">
    <w:abstractNumId w:val="26"/>
  </w:num>
  <w:num w:numId="10">
    <w:abstractNumId w:val="9"/>
  </w:num>
  <w:num w:numId="11">
    <w:abstractNumId w:val="5"/>
  </w:num>
  <w:num w:numId="12">
    <w:abstractNumId w:val="8"/>
  </w:num>
  <w:num w:numId="13">
    <w:abstractNumId w:val="34"/>
  </w:num>
  <w:num w:numId="14">
    <w:abstractNumId w:val="23"/>
  </w:num>
  <w:num w:numId="15">
    <w:abstractNumId w:val="6"/>
  </w:num>
  <w:num w:numId="16">
    <w:abstractNumId w:val="29"/>
  </w:num>
  <w:num w:numId="17">
    <w:abstractNumId w:val="2"/>
  </w:num>
  <w:num w:numId="18">
    <w:abstractNumId w:val="21"/>
  </w:num>
  <w:num w:numId="19">
    <w:abstractNumId w:val="7"/>
  </w:num>
  <w:num w:numId="20">
    <w:abstractNumId w:val="22"/>
  </w:num>
  <w:num w:numId="21">
    <w:abstractNumId w:val="11"/>
  </w:num>
  <w:num w:numId="22">
    <w:abstractNumId w:val="1"/>
  </w:num>
  <w:num w:numId="23">
    <w:abstractNumId w:val="33"/>
  </w:num>
  <w:num w:numId="24">
    <w:abstractNumId w:val="24"/>
  </w:num>
  <w:num w:numId="25">
    <w:abstractNumId w:val="25"/>
  </w:num>
  <w:num w:numId="26">
    <w:abstractNumId w:val="20"/>
  </w:num>
  <w:num w:numId="27">
    <w:abstractNumId w:val="0"/>
  </w:num>
  <w:num w:numId="28">
    <w:abstractNumId w:val="10"/>
  </w:num>
  <w:num w:numId="29">
    <w:abstractNumId w:val="30"/>
  </w:num>
  <w:num w:numId="30">
    <w:abstractNumId w:val="17"/>
  </w:num>
  <w:num w:numId="31">
    <w:abstractNumId w:val="16"/>
  </w:num>
  <w:num w:numId="32">
    <w:abstractNumId w:val="3"/>
  </w:num>
  <w:num w:numId="33">
    <w:abstractNumId w:val="35"/>
  </w:num>
  <w:num w:numId="34">
    <w:abstractNumId w:val="32"/>
  </w:num>
  <w:num w:numId="35">
    <w:abstractNumId w:val="31"/>
  </w:num>
  <w:num w:numId="3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xzpt9sbfe0e6efwssxrszk09rw0rw25zps&quot;&gt;PACE-Lift Copy&lt;record-ids&gt;&lt;item&gt;1367&lt;/item&gt;&lt;item&gt;1515&lt;/item&gt;&lt;item&gt;1586&lt;/item&gt;&lt;item&gt;3089&lt;/item&gt;&lt;item&gt;3092&lt;/item&gt;&lt;item&gt;3121&lt;/item&gt;&lt;item&gt;3122&lt;/item&gt;&lt;item&gt;3123&lt;/item&gt;&lt;item&gt;3124&lt;/item&gt;&lt;item&gt;3125&lt;/item&gt;&lt;item&gt;3126&lt;/item&gt;&lt;item&gt;3128&lt;/item&gt;&lt;item&gt;3129&lt;/item&gt;&lt;item&gt;3130&lt;/item&gt;&lt;item&gt;3131&lt;/item&gt;&lt;item&gt;3132&lt;/item&gt;&lt;/record-ids&gt;&lt;/item&gt;&lt;/Libraries&gt;"/>
  </w:docVars>
  <w:rsids>
    <w:rsidRoot w:val="00640714"/>
    <w:rsid w:val="00000360"/>
    <w:rsid w:val="00000829"/>
    <w:rsid w:val="00001890"/>
    <w:rsid w:val="0001539D"/>
    <w:rsid w:val="00015C3B"/>
    <w:rsid w:val="00027A69"/>
    <w:rsid w:val="000312E7"/>
    <w:rsid w:val="00031685"/>
    <w:rsid w:val="000368D5"/>
    <w:rsid w:val="00042311"/>
    <w:rsid w:val="0005242C"/>
    <w:rsid w:val="0006062B"/>
    <w:rsid w:val="00070442"/>
    <w:rsid w:val="000714FD"/>
    <w:rsid w:val="00073711"/>
    <w:rsid w:val="00075D1B"/>
    <w:rsid w:val="00083595"/>
    <w:rsid w:val="000A21AA"/>
    <w:rsid w:val="000A2B4F"/>
    <w:rsid w:val="000A58DC"/>
    <w:rsid w:val="000C54EB"/>
    <w:rsid w:val="000D1079"/>
    <w:rsid w:val="000D21CA"/>
    <w:rsid w:val="000E0F69"/>
    <w:rsid w:val="000E3646"/>
    <w:rsid w:val="000E6B41"/>
    <w:rsid w:val="000F35BF"/>
    <w:rsid w:val="000F46ED"/>
    <w:rsid w:val="00101787"/>
    <w:rsid w:val="00103A0E"/>
    <w:rsid w:val="001119A3"/>
    <w:rsid w:val="0011529E"/>
    <w:rsid w:val="0011626A"/>
    <w:rsid w:val="00116C27"/>
    <w:rsid w:val="00120E3A"/>
    <w:rsid w:val="00121BA6"/>
    <w:rsid w:val="00123157"/>
    <w:rsid w:val="00127F35"/>
    <w:rsid w:val="00127FE2"/>
    <w:rsid w:val="00131302"/>
    <w:rsid w:val="001379CF"/>
    <w:rsid w:val="00137A57"/>
    <w:rsid w:val="00140C43"/>
    <w:rsid w:val="001452E0"/>
    <w:rsid w:val="00151EF6"/>
    <w:rsid w:val="00152CE3"/>
    <w:rsid w:val="00155C9B"/>
    <w:rsid w:val="00160033"/>
    <w:rsid w:val="001648DE"/>
    <w:rsid w:val="00165D9E"/>
    <w:rsid w:val="00167433"/>
    <w:rsid w:val="0017681D"/>
    <w:rsid w:val="00182A1C"/>
    <w:rsid w:val="00185244"/>
    <w:rsid w:val="00187BDA"/>
    <w:rsid w:val="001A03FF"/>
    <w:rsid w:val="001B1445"/>
    <w:rsid w:val="001C2457"/>
    <w:rsid w:val="001C2C6E"/>
    <w:rsid w:val="001C6EC2"/>
    <w:rsid w:val="001D38CB"/>
    <w:rsid w:val="001D5004"/>
    <w:rsid w:val="001E323A"/>
    <w:rsid w:val="001E6A11"/>
    <w:rsid w:val="00204BB4"/>
    <w:rsid w:val="00206D0C"/>
    <w:rsid w:val="00215A31"/>
    <w:rsid w:val="00216402"/>
    <w:rsid w:val="002242C4"/>
    <w:rsid w:val="00233014"/>
    <w:rsid w:val="00233CD3"/>
    <w:rsid w:val="002409E5"/>
    <w:rsid w:val="00242646"/>
    <w:rsid w:val="00244D4B"/>
    <w:rsid w:val="00274541"/>
    <w:rsid w:val="002A598D"/>
    <w:rsid w:val="002B0141"/>
    <w:rsid w:val="002B062F"/>
    <w:rsid w:val="002B29DE"/>
    <w:rsid w:val="002B438C"/>
    <w:rsid w:val="002C09FD"/>
    <w:rsid w:val="002C2783"/>
    <w:rsid w:val="002D3D70"/>
    <w:rsid w:val="002D481F"/>
    <w:rsid w:val="002D532D"/>
    <w:rsid w:val="002E7E36"/>
    <w:rsid w:val="00301F8E"/>
    <w:rsid w:val="00310118"/>
    <w:rsid w:val="00311905"/>
    <w:rsid w:val="00314985"/>
    <w:rsid w:val="00315C2B"/>
    <w:rsid w:val="00316BCA"/>
    <w:rsid w:val="003279BA"/>
    <w:rsid w:val="003329B7"/>
    <w:rsid w:val="00337535"/>
    <w:rsid w:val="003433DC"/>
    <w:rsid w:val="00344268"/>
    <w:rsid w:val="00346C3C"/>
    <w:rsid w:val="00350FC4"/>
    <w:rsid w:val="00355104"/>
    <w:rsid w:val="00355227"/>
    <w:rsid w:val="00362D1B"/>
    <w:rsid w:val="00371601"/>
    <w:rsid w:val="003765E0"/>
    <w:rsid w:val="00380F1D"/>
    <w:rsid w:val="003837DC"/>
    <w:rsid w:val="00387A5E"/>
    <w:rsid w:val="00394773"/>
    <w:rsid w:val="003A1C5F"/>
    <w:rsid w:val="003A1F84"/>
    <w:rsid w:val="003A43C1"/>
    <w:rsid w:val="003A5924"/>
    <w:rsid w:val="003B021F"/>
    <w:rsid w:val="003B1501"/>
    <w:rsid w:val="003C246C"/>
    <w:rsid w:val="003C3669"/>
    <w:rsid w:val="003D4F6E"/>
    <w:rsid w:val="003E300F"/>
    <w:rsid w:val="003F293C"/>
    <w:rsid w:val="003F63E3"/>
    <w:rsid w:val="00401EC8"/>
    <w:rsid w:val="004027B7"/>
    <w:rsid w:val="0040319D"/>
    <w:rsid w:val="004032CA"/>
    <w:rsid w:val="00412B18"/>
    <w:rsid w:val="00416E55"/>
    <w:rsid w:val="004229A6"/>
    <w:rsid w:val="00442B7A"/>
    <w:rsid w:val="00450EA2"/>
    <w:rsid w:val="0045486B"/>
    <w:rsid w:val="004639A7"/>
    <w:rsid w:val="00464BE8"/>
    <w:rsid w:val="00471A1B"/>
    <w:rsid w:val="0047233E"/>
    <w:rsid w:val="004723CA"/>
    <w:rsid w:val="00475F3B"/>
    <w:rsid w:val="00482D37"/>
    <w:rsid w:val="0049331F"/>
    <w:rsid w:val="004A58AB"/>
    <w:rsid w:val="004A6EAC"/>
    <w:rsid w:val="004D13A1"/>
    <w:rsid w:val="004D4F6D"/>
    <w:rsid w:val="004D713E"/>
    <w:rsid w:val="004E59F9"/>
    <w:rsid w:val="004F03AF"/>
    <w:rsid w:val="00501E93"/>
    <w:rsid w:val="00505C6D"/>
    <w:rsid w:val="00541AA8"/>
    <w:rsid w:val="005439A8"/>
    <w:rsid w:val="00544D7F"/>
    <w:rsid w:val="00545835"/>
    <w:rsid w:val="00550F5F"/>
    <w:rsid w:val="0057415A"/>
    <w:rsid w:val="00581E7D"/>
    <w:rsid w:val="005871CB"/>
    <w:rsid w:val="005B760C"/>
    <w:rsid w:val="005C223F"/>
    <w:rsid w:val="005C453B"/>
    <w:rsid w:val="005D78B8"/>
    <w:rsid w:val="005E0F41"/>
    <w:rsid w:val="005E1C91"/>
    <w:rsid w:val="005F27B7"/>
    <w:rsid w:val="006075CC"/>
    <w:rsid w:val="00615802"/>
    <w:rsid w:val="00631144"/>
    <w:rsid w:val="006346FE"/>
    <w:rsid w:val="00640714"/>
    <w:rsid w:val="0064073A"/>
    <w:rsid w:val="00642E7E"/>
    <w:rsid w:val="0064670E"/>
    <w:rsid w:val="006474BC"/>
    <w:rsid w:val="0065037B"/>
    <w:rsid w:val="00651706"/>
    <w:rsid w:val="00655612"/>
    <w:rsid w:val="006629D8"/>
    <w:rsid w:val="00664B8E"/>
    <w:rsid w:val="0067627E"/>
    <w:rsid w:val="006764C0"/>
    <w:rsid w:val="00676B71"/>
    <w:rsid w:val="006852CB"/>
    <w:rsid w:val="00693C3B"/>
    <w:rsid w:val="006979F6"/>
    <w:rsid w:val="00697ECF"/>
    <w:rsid w:val="006B1C79"/>
    <w:rsid w:val="006B3576"/>
    <w:rsid w:val="006C177D"/>
    <w:rsid w:val="006C5D75"/>
    <w:rsid w:val="006C69F4"/>
    <w:rsid w:val="006C7F45"/>
    <w:rsid w:val="006D7438"/>
    <w:rsid w:val="006F3D10"/>
    <w:rsid w:val="006F61C7"/>
    <w:rsid w:val="00702320"/>
    <w:rsid w:val="00706BEF"/>
    <w:rsid w:val="007079C7"/>
    <w:rsid w:val="00711487"/>
    <w:rsid w:val="00715B3A"/>
    <w:rsid w:val="0072278F"/>
    <w:rsid w:val="00734BB1"/>
    <w:rsid w:val="007425F6"/>
    <w:rsid w:val="00744AD8"/>
    <w:rsid w:val="00744E69"/>
    <w:rsid w:val="00747F2A"/>
    <w:rsid w:val="00752627"/>
    <w:rsid w:val="007744CE"/>
    <w:rsid w:val="0077519E"/>
    <w:rsid w:val="00790A0B"/>
    <w:rsid w:val="0079635C"/>
    <w:rsid w:val="007B375E"/>
    <w:rsid w:val="007C1F22"/>
    <w:rsid w:val="007C7A0D"/>
    <w:rsid w:val="007E22F6"/>
    <w:rsid w:val="007E31B5"/>
    <w:rsid w:val="007F429C"/>
    <w:rsid w:val="007F5B8D"/>
    <w:rsid w:val="007F75ED"/>
    <w:rsid w:val="0080232D"/>
    <w:rsid w:val="008067A8"/>
    <w:rsid w:val="0081298E"/>
    <w:rsid w:val="00815EC6"/>
    <w:rsid w:val="00817D2E"/>
    <w:rsid w:val="008215A2"/>
    <w:rsid w:val="008226C5"/>
    <w:rsid w:val="00830C43"/>
    <w:rsid w:val="0083525D"/>
    <w:rsid w:val="008531D3"/>
    <w:rsid w:val="00857F61"/>
    <w:rsid w:val="00857F8A"/>
    <w:rsid w:val="00864BAA"/>
    <w:rsid w:val="00867A93"/>
    <w:rsid w:val="008739D3"/>
    <w:rsid w:val="008740E5"/>
    <w:rsid w:val="00875191"/>
    <w:rsid w:val="00875384"/>
    <w:rsid w:val="008764B5"/>
    <w:rsid w:val="00876D76"/>
    <w:rsid w:val="00885022"/>
    <w:rsid w:val="008A4FA8"/>
    <w:rsid w:val="008B3060"/>
    <w:rsid w:val="008B3BBA"/>
    <w:rsid w:val="008C11D4"/>
    <w:rsid w:val="008D1BCA"/>
    <w:rsid w:val="008E0CDC"/>
    <w:rsid w:val="008E29A5"/>
    <w:rsid w:val="008E70B9"/>
    <w:rsid w:val="008F3187"/>
    <w:rsid w:val="008F4E10"/>
    <w:rsid w:val="0090182C"/>
    <w:rsid w:val="009049CF"/>
    <w:rsid w:val="00904A19"/>
    <w:rsid w:val="00906A3B"/>
    <w:rsid w:val="009225A3"/>
    <w:rsid w:val="00933522"/>
    <w:rsid w:val="0093583B"/>
    <w:rsid w:val="00947A4B"/>
    <w:rsid w:val="009500EC"/>
    <w:rsid w:val="0095374A"/>
    <w:rsid w:val="009543BD"/>
    <w:rsid w:val="00954EF1"/>
    <w:rsid w:val="009717E1"/>
    <w:rsid w:val="0098531C"/>
    <w:rsid w:val="00987DF9"/>
    <w:rsid w:val="00994034"/>
    <w:rsid w:val="009A1743"/>
    <w:rsid w:val="009A3DEB"/>
    <w:rsid w:val="009A4F21"/>
    <w:rsid w:val="009B237C"/>
    <w:rsid w:val="009C4568"/>
    <w:rsid w:val="009C64A3"/>
    <w:rsid w:val="009D2FD2"/>
    <w:rsid w:val="009D3D68"/>
    <w:rsid w:val="009E5012"/>
    <w:rsid w:val="009E6096"/>
    <w:rsid w:val="009E7AFF"/>
    <w:rsid w:val="009F10CF"/>
    <w:rsid w:val="00A039C0"/>
    <w:rsid w:val="00A046B6"/>
    <w:rsid w:val="00A04E76"/>
    <w:rsid w:val="00A140F9"/>
    <w:rsid w:val="00A152AF"/>
    <w:rsid w:val="00A26FE8"/>
    <w:rsid w:val="00A425F1"/>
    <w:rsid w:val="00A444D0"/>
    <w:rsid w:val="00A47388"/>
    <w:rsid w:val="00A620A3"/>
    <w:rsid w:val="00A632D5"/>
    <w:rsid w:val="00A64D57"/>
    <w:rsid w:val="00A70C1F"/>
    <w:rsid w:val="00A7434A"/>
    <w:rsid w:val="00A80532"/>
    <w:rsid w:val="00A80DB3"/>
    <w:rsid w:val="00A87392"/>
    <w:rsid w:val="00A9136E"/>
    <w:rsid w:val="00A92405"/>
    <w:rsid w:val="00AA2AE9"/>
    <w:rsid w:val="00AA4E5D"/>
    <w:rsid w:val="00AC1F72"/>
    <w:rsid w:val="00AC6938"/>
    <w:rsid w:val="00AE3A9F"/>
    <w:rsid w:val="00AE40FD"/>
    <w:rsid w:val="00AE493D"/>
    <w:rsid w:val="00AE6BC1"/>
    <w:rsid w:val="00AF059B"/>
    <w:rsid w:val="00AF345B"/>
    <w:rsid w:val="00B042EB"/>
    <w:rsid w:val="00B14C32"/>
    <w:rsid w:val="00B1555F"/>
    <w:rsid w:val="00B21155"/>
    <w:rsid w:val="00B2171C"/>
    <w:rsid w:val="00B2252B"/>
    <w:rsid w:val="00B33E7E"/>
    <w:rsid w:val="00B4127A"/>
    <w:rsid w:val="00B44763"/>
    <w:rsid w:val="00B450BF"/>
    <w:rsid w:val="00B47BFB"/>
    <w:rsid w:val="00B5558E"/>
    <w:rsid w:val="00B56397"/>
    <w:rsid w:val="00B600CE"/>
    <w:rsid w:val="00B614EF"/>
    <w:rsid w:val="00B734A5"/>
    <w:rsid w:val="00B76109"/>
    <w:rsid w:val="00B820C7"/>
    <w:rsid w:val="00B84F13"/>
    <w:rsid w:val="00B85EBB"/>
    <w:rsid w:val="00B93376"/>
    <w:rsid w:val="00BA39E8"/>
    <w:rsid w:val="00BB532D"/>
    <w:rsid w:val="00BB5D4C"/>
    <w:rsid w:val="00BC0589"/>
    <w:rsid w:val="00BC5D2C"/>
    <w:rsid w:val="00BD1139"/>
    <w:rsid w:val="00BD1628"/>
    <w:rsid w:val="00BD4232"/>
    <w:rsid w:val="00BD4B43"/>
    <w:rsid w:val="00BE7051"/>
    <w:rsid w:val="00BF117A"/>
    <w:rsid w:val="00BF5396"/>
    <w:rsid w:val="00BF67D8"/>
    <w:rsid w:val="00C02B61"/>
    <w:rsid w:val="00C03244"/>
    <w:rsid w:val="00C07295"/>
    <w:rsid w:val="00C120CA"/>
    <w:rsid w:val="00C13968"/>
    <w:rsid w:val="00C21E91"/>
    <w:rsid w:val="00C4210D"/>
    <w:rsid w:val="00C61174"/>
    <w:rsid w:val="00C65DEE"/>
    <w:rsid w:val="00C67750"/>
    <w:rsid w:val="00C67F15"/>
    <w:rsid w:val="00C731C1"/>
    <w:rsid w:val="00C735D2"/>
    <w:rsid w:val="00C736C9"/>
    <w:rsid w:val="00C849DA"/>
    <w:rsid w:val="00C85144"/>
    <w:rsid w:val="00C866A5"/>
    <w:rsid w:val="00C95518"/>
    <w:rsid w:val="00C95A95"/>
    <w:rsid w:val="00C95C4B"/>
    <w:rsid w:val="00CA0E82"/>
    <w:rsid w:val="00CA2190"/>
    <w:rsid w:val="00CB06D2"/>
    <w:rsid w:val="00CB7482"/>
    <w:rsid w:val="00CC5573"/>
    <w:rsid w:val="00CC5FAC"/>
    <w:rsid w:val="00CD421B"/>
    <w:rsid w:val="00CD71CD"/>
    <w:rsid w:val="00CE3FE6"/>
    <w:rsid w:val="00CE4852"/>
    <w:rsid w:val="00CE4904"/>
    <w:rsid w:val="00CE583D"/>
    <w:rsid w:val="00CE7108"/>
    <w:rsid w:val="00CF1712"/>
    <w:rsid w:val="00CF32AC"/>
    <w:rsid w:val="00CF34E8"/>
    <w:rsid w:val="00D129B1"/>
    <w:rsid w:val="00D12C71"/>
    <w:rsid w:val="00D206F1"/>
    <w:rsid w:val="00D54799"/>
    <w:rsid w:val="00D578B5"/>
    <w:rsid w:val="00D63CC7"/>
    <w:rsid w:val="00D80E94"/>
    <w:rsid w:val="00D93964"/>
    <w:rsid w:val="00DA5884"/>
    <w:rsid w:val="00DA6191"/>
    <w:rsid w:val="00DB5E08"/>
    <w:rsid w:val="00DC05CF"/>
    <w:rsid w:val="00DC0958"/>
    <w:rsid w:val="00DC4BE2"/>
    <w:rsid w:val="00DE46FD"/>
    <w:rsid w:val="00DF3B42"/>
    <w:rsid w:val="00E05E5B"/>
    <w:rsid w:val="00E10A23"/>
    <w:rsid w:val="00E16586"/>
    <w:rsid w:val="00E21E30"/>
    <w:rsid w:val="00E23239"/>
    <w:rsid w:val="00E24C24"/>
    <w:rsid w:val="00E2719E"/>
    <w:rsid w:val="00E27C8B"/>
    <w:rsid w:val="00E35485"/>
    <w:rsid w:val="00E40B28"/>
    <w:rsid w:val="00E4201D"/>
    <w:rsid w:val="00E4542E"/>
    <w:rsid w:val="00E4781F"/>
    <w:rsid w:val="00E56C49"/>
    <w:rsid w:val="00E570B2"/>
    <w:rsid w:val="00E705CE"/>
    <w:rsid w:val="00E85BEC"/>
    <w:rsid w:val="00E90A8C"/>
    <w:rsid w:val="00E955A4"/>
    <w:rsid w:val="00E962BE"/>
    <w:rsid w:val="00EA2B18"/>
    <w:rsid w:val="00EA304F"/>
    <w:rsid w:val="00EB201C"/>
    <w:rsid w:val="00EB3BA6"/>
    <w:rsid w:val="00EB5529"/>
    <w:rsid w:val="00EC23DC"/>
    <w:rsid w:val="00EC29F8"/>
    <w:rsid w:val="00EC552C"/>
    <w:rsid w:val="00ED0ECB"/>
    <w:rsid w:val="00EE28A4"/>
    <w:rsid w:val="00EE37D5"/>
    <w:rsid w:val="00EF43BA"/>
    <w:rsid w:val="00EF5D7B"/>
    <w:rsid w:val="00F006DE"/>
    <w:rsid w:val="00F0162E"/>
    <w:rsid w:val="00F01F2C"/>
    <w:rsid w:val="00F02DAF"/>
    <w:rsid w:val="00F131CF"/>
    <w:rsid w:val="00F20ED6"/>
    <w:rsid w:val="00F350E4"/>
    <w:rsid w:val="00F41013"/>
    <w:rsid w:val="00F427AC"/>
    <w:rsid w:val="00F451C2"/>
    <w:rsid w:val="00F45BEA"/>
    <w:rsid w:val="00F6005B"/>
    <w:rsid w:val="00F6383E"/>
    <w:rsid w:val="00F63EA3"/>
    <w:rsid w:val="00F702BC"/>
    <w:rsid w:val="00F74D10"/>
    <w:rsid w:val="00F7765B"/>
    <w:rsid w:val="00F77F59"/>
    <w:rsid w:val="00F838AF"/>
    <w:rsid w:val="00F931EB"/>
    <w:rsid w:val="00F9378D"/>
    <w:rsid w:val="00F95822"/>
    <w:rsid w:val="00F97BC9"/>
    <w:rsid w:val="00FA060B"/>
    <w:rsid w:val="00FA5E9D"/>
    <w:rsid w:val="00FB275F"/>
    <w:rsid w:val="00FC0915"/>
    <w:rsid w:val="00FC2514"/>
    <w:rsid w:val="00FD4A83"/>
    <w:rsid w:val="00FD7732"/>
    <w:rsid w:val="00FE06C3"/>
    <w:rsid w:val="00FE0F9F"/>
    <w:rsid w:val="00FE15D2"/>
    <w:rsid w:val="00FE27A2"/>
    <w:rsid w:val="00FE7CB7"/>
    <w:rsid w:val="00FF2496"/>
    <w:rsid w:val="00FF2B97"/>
    <w:rsid w:val="00FF6516"/>
    <w:rsid w:val="00FF6A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8164598"/>
  <w15:docId w15:val="{9EF098D6-BE56-4623-B507-B0213EFF99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0714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D54799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0714"/>
    <w:pPr>
      <w:ind w:left="720"/>
      <w:contextualSpacing/>
    </w:pPr>
  </w:style>
  <w:style w:type="table" w:styleId="LightList">
    <w:name w:val="Light List"/>
    <w:basedOn w:val="TableNormal"/>
    <w:uiPriority w:val="61"/>
    <w:rsid w:val="00640714"/>
    <w:pPr>
      <w:spacing w:after="0" w:line="240" w:lineRule="auto"/>
    </w:pPr>
    <w:rPr>
      <w:rFonts w:eastAsiaTheme="minorEastAsia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407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4071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40714"/>
    <w:rPr>
      <w:rFonts w:eastAsiaTheme="minorEastAsia"/>
      <w:sz w:val="20"/>
      <w:szCs w:val="20"/>
    </w:rPr>
  </w:style>
  <w:style w:type="character" w:customStyle="1" w:styleId="tgc">
    <w:name w:val="_tgc"/>
    <w:basedOn w:val="DefaultParagraphFont"/>
    <w:rsid w:val="00640714"/>
  </w:style>
  <w:style w:type="paragraph" w:styleId="NormalWeb">
    <w:name w:val="Normal (Web)"/>
    <w:basedOn w:val="Normal"/>
    <w:uiPriority w:val="99"/>
    <w:unhideWhenUsed/>
    <w:rsid w:val="00640714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64071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714"/>
    <w:rPr>
      <w:rFonts w:eastAsiaTheme="minorEastAsia"/>
      <w:sz w:val="24"/>
      <w:szCs w:val="24"/>
    </w:rPr>
  </w:style>
  <w:style w:type="table" w:styleId="TableGrid">
    <w:name w:val="Table Grid"/>
    <w:basedOn w:val="TableNormal"/>
    <w:uiPriority w:val="39"/>
    <w:rsid w:val="006407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4071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0714"/>
    <w:rPr>
      <w:rFonts w:ascii="Segoe UI" w:eastAsiaTheme="minorEastAsia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4071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0714"/>
    <w:rPr>
      <w:rFonts w:ascii="Calibri" w:eastAsiaTheme="minorEastAsia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4071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40714"/>
    <w:rPr>
      <w:rFonts w:ascii="Calibri" w:eastAsiaTheme="minorEastAsia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640714"/>
    <w:rPr>
      <w:color w:val="0563C1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7A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7A69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8E70B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E70B9"/>
    <w:rPr>
      <w:rFonts w:eastAsiaTheme="minorEastAsia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54799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BC5D2C"/>
    <w:rPr>
      <w:color w:val="954F72" w:themeColor="followedHyperlink"/>
      <w:u w:val="single"/>
    </w:rPr>
  </w:style>
  <w:style w:type="character" w:customStyle="1" w:styleId="medium-bold">
    <w:name w:val="medium-bold"/>
    <w:basedOn w:val="DefaultParagraphFont"/>
    <w:rsid w:val="00D54799"/>
  </w:style>
  <w:style w:type="character" w:customStyle="1" w:styleId="medium-normal">
    <w:name w:val="medium-normal"/>
    <w:basedOn w:val="DefaultParagraphFont"/>
    <w:rsid w:val="00D54799"/>
  </w:style>
  <w:style w:type="character" w:customStyle="1" w:styleId="info">
    <w:name w:val="info"/>
    <w:basedOn w:val="DefaultParagraphFont"/>
    <w:rsid w:val="00127FE2"/>
  </w:style>
  <w:style w:type="character" w:customStyle="1" w:styleId="linecount">
    <w:name w:val="linecount"/>
    <w:basedOn w:val="DefaultParagraphFont"/>
    <w:rsid w:val="00127FE2"/>
  </w:style>
  <w:style w:type="character" w:customStyle="1" w:styleId="data">
    <w:name w:val="data"/>
    <w:basedOn w:val="DefaultParagraphFont"/>
    <w:rsid w:val="00127FE2"/>
  </w:style>
  <w:style w:type="character" w:customStyle="1" w:styleId="searchresultscount">
    <w:name w:val="searchresultscount"/>
    <w:basedOn w:val="DefaultParagraphFont"/>
    <w:rsid w:val="00127FE2"/>
  </w:style>
  <w:style w:type="character" w:customStyle="1" w:styleId="visuallyhidden">
    <w:name w:val="visuallyhidden"/>
    <w:basedOn w:val="DefaultParagraphFont"/>
    <w:rsid w:val="00127FE2"/>
  </w:style>
  <w:style w:type="character" w:customStyle="1" w:styleId="searchoptionssummary">
    <w:name w:val="searchoptionssummary"/>
    <w:basedOn w:val="DefaultParagraphFont"/>
    <w:rsid w:val="00127FE2"/>
  </w:style>
  <w:style w:type="character" w:customStyle="1" w:styleId="icon">
    <w:name w:val="icon"/>
    <w:basedOn w:val="DefaultParagraphFont"/>
    <w:rsid w:val="00127FE2"/>
  </w:style>
  <w:style w:type="character" w:customStyle="1" w:styleId="label">
    <w:name w:val="label"/>
    <w:basedOn w:val="DefaultParagraphFont"/>
    <w:rsid w:val="00127FE2"/>
  </w:style>
  <w:style w:type="character" w:customStyle="1" w:styleId="highlight">
    <w:name w:val="highlight"/>
    <w:basedOn w:val="DefaultParagraphFont"/>
    <w:rsid w:val="00BD1139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329B7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40C43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104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2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065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13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3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24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967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96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70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90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162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276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402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668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128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108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362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69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89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3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880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416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829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5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5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29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41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650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79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72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900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467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333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819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711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32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88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944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67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559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53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880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49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37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261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95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268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510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86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2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70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356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067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931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8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682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39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05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281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556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04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2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2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5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22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926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753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31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004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24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27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922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75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41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111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289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503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830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255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59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264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267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017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52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895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878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211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16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60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3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805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67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49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114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16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873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90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205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73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163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178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951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41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988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0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52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69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42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25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59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24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823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30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624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09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06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03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437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241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991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207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70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37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52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10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6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697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657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838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70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68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43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45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46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74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369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562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248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404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95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45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175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96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08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98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70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201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73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9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83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8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43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712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584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192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447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672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28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78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753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36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068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65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36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714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15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86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87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08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68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12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7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55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68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53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51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367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45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100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50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804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4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013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50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45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21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51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31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84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39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928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2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4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70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92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2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037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60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08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47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72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54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2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5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108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09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383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71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178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235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019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86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02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517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151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28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80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50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17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128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47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784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74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60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59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583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63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112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18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233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163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825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253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61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5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94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33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488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42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059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67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376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371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20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60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18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581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51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556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136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1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23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35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911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29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03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71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58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669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78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76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289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07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31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825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784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05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86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1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3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01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14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1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742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14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2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632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628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083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97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92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647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87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10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923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494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418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53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8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104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70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71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335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482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14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747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218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68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98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10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81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88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055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83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77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325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864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96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3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30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41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197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182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15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900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45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1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81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165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407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163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12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9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66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37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787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503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087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5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388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42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986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994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7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03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082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429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2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753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04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887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34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785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61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68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09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67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14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77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100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33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8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07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35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925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57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951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27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86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25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411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656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08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465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26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535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98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45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612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18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44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168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270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200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56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359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832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637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18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89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93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78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52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964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181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70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49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598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765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195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83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16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76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245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476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48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67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86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720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75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01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14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09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45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65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03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347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203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620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536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006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841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98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915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492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731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72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90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540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183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32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25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516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91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4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75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05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25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996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618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557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201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8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154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54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7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10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624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766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96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47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308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011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25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79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1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215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655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10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095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14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116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08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278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9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489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58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218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99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640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2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830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92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529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2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845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20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135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72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115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291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753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62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543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33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715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75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792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615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66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479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94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558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580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29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78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64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165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057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505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074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575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421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956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5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66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11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17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77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006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92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95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10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20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93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28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162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6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36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695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5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19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39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0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195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746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241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41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713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91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890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864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937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1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32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51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881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89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8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69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207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79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13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758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5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77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62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440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14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3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95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35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208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107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74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84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151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24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637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65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734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475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71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20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421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9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448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76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948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46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30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98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7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39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207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866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61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214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74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78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342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837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358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778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33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74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395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240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804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55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1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356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879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416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453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493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51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476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228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577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979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82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339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342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253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334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17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19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03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929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346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54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15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865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80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23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407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98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146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630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960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24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502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33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436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363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94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12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8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43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1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83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2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749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4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34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611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471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965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28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94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871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032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09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11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641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202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980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12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2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33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2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31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94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47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25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873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248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0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24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945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95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96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85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112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45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005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86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77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18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4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375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32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856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943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131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463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88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9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32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39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97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966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8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010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49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267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478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448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661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27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92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70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42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6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44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011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8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708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620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47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081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32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818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87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254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519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43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21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0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795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40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72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7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49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74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474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23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96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35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317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069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801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969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02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23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2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40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53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53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157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471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798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362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56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531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732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357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692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30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656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466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840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87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118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47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66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31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335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956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454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48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0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31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457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593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577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73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53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68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95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537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56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609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569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769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03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785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1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24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073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3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747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415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314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689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34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182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253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2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01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42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9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152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9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1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652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94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26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45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59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26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672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1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304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441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554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064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38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5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775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93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9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61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260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140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184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52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55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5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160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270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349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534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58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14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84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28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69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310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568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451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4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501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05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11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35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99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34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68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96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35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75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29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76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983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01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59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9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45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825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3873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28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97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12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754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38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69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02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82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6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27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6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81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168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691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3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199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71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05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222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99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8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2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222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47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185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39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85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33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20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072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698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790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46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49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796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8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84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67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55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911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422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292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78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43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53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8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707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51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604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487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823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8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10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708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354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13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765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27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5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872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4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54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775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19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114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931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054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329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5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8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634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26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5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95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6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55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486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819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20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31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221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98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669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176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87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29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802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567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305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77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13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08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34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98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37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121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58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482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39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424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633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86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54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85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43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463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873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425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723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678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22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975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7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14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13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72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790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302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816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21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121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41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14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12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9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333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707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20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42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967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268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51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66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0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65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70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77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75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8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112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6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3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55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1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121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36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9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3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03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57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473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151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16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65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65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949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56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607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271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88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146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26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52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802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488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519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674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976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13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45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925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67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594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227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608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87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10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171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869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268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93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13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486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640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947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25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39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759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971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372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51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716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32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3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41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23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94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003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403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326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665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835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379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9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19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23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641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643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688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86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518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55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56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917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75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14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8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36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6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450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725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141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20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768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37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3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84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879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11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653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88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922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352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88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653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033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05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81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48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398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1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17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74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89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24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05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49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177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09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222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91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04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60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101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51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003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630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812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955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26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73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217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916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72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13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460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03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06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173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148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14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776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811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458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651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6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883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58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58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081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83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41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552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22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64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93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963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02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41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421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4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051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744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232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257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302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98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05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40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649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735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199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4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0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988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79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195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20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8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696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12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47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632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823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888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02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54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814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509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52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133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278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233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80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56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219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14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223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01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714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994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85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50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28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844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9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693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04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484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284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290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544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385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7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757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79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584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673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396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149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61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740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58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560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65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140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705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55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249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277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8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21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48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204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136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9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585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112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029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8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9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400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110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020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07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22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3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97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02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73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58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161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711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601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17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791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25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472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42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155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59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312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69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727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386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507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16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68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366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455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559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007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03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7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067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28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98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66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606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97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87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07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162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266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12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653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67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546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9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688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76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354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14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56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09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966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56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88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37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98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51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26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068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597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652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469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123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91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86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984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798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584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926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17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6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08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354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500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27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493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520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42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401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378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98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8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54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043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373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346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88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3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703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29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881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26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489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5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86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339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82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735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949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75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335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001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350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96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63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816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374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168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08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85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998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65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40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3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871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13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13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838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835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804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96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81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13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50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43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904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460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425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4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709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136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095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623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503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14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65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11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457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46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904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201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38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21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1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86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96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779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832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27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44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24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744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90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131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84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02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02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370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573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02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71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8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07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751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28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78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141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709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556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98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98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0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51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66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43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00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34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721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162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84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9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45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562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24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690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1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6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140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67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12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73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219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03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253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692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02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423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72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02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53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975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128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505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401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126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037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573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56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54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039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98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67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149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58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638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315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877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950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564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093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248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908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11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5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00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13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32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4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34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372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836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638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209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94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3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81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8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66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09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arris@sgul.ac.uk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benefitfromactivity.org.uk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pcpd.walesdeanery.org/index.php/welcome-to-motivate-2-move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cwahlich@sgul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uchaudhr@sgul.ac.uk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BA55C483-E1D4-4130-BDAC-73AF87BEEC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827</Words>
  <Characters>38914</Characters>
  <Application>Microsoft Office Word</Application>
  <DocSecurity>0</DocSecurity>
  <Lines>324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456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Wahlich</dc:creator>
  <cp:keywords/>
  <dc:description/>
  <cp:lastModifiedBy>Dorota Smith</cp:lastModifiedBy>
  <cp:revision>2</cp:revision>
  <cp:lastPrinted>2018-09-20T23:15:00Z</cp:lastPrinted>
  <dcterms:created xsi:type="dcterms:W3CDTF">2019-03-01T11:13:00Z</dcterms:created>
  <dcterms:modified xsi:type="dcterms:W3CDTF">2019-03-01T11:13:00Z</dcterms:modified>
</cp:coreProperties>
</file>